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197B8593"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DB3A89">
        <w:rPr>
          <w:rFonts w:ascii="Times New Roman" w:hAnsi="Times New Roman" w:cs="Times New Roman"/>
          <w:b/>
          <w:bCs/>
        </w:rPr>
        <w:t>June 5</w:t>
      </w:r>
      <w:r w:rsidR="007231CE">
        <w:rPr>
          <w:rFonts w:ascii="Times New Roman" w:hAnsi="Times New Roman" w:cs="Times New Roman"/>
          <w:b/>
          <w:bCs/>
        </w:rPr>
        <w:t>,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Sean Bechhofer</w:t>
            </w:r>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02A0066D" w14:textId="77777777" w:rsidR="0053713C"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53713C">
            <w:rPr>
              <w:noProof/>
            </w:rPr>
            <w:t>LIST OF FIGURES</w:t>
          </w:r>
          <w:r w:rsidR="0053713C">
            <w:rPr>
              <w:noProof/>
            </w:rPr>
            <w:tab/>
          </w:r>
          <w:r w:rsidR="0053713C">
            <w:rPr>
              <w:noProof/>
            </w:rPr>
            <w:fldChar w:fldCharType="begin"/>
          </w:r>
          <w:r w:rsidR="0053713C">
            <w:rPr>
              <w:noProof/>
            </w:rPr>
            <w:instrText xml:space="preserve"> PAGEREF _Toc263367704 \h </w:instrText>
          </w:r>
          <w:r w:rsidR="0053713C">
            <w:rPr>
              <w:noProof/>
            </w:rPr>
          </w:r>
          <w:r w:rsidR="0053713C">
            <w:rPr>
              <w:noProof/>
            </w:rPr>
            <w:fldChar w:fldCharType="separate"/>
          </w:r>
          <w:r w:rsidR="0053713C">
            <w:rPr>
              <w:noProof/>
            </w:rPr>
            <w:t>2</w:t>
          </w:r>
          <w:r w:rsidR="0053713C">
            <w:rPr>
              <w:noProof/>
            </w:rPr>
            <w:fldChar w:fldCharType="end"/>
          </w:r>
        </w:p>
        <w:p w14:paraId="5023319A" w14:textId="77777777" w:rsidR="0053713C" w:rsidRDefault="0053713C">
          <w:pPr>
            <w:pStyle w:val="TOC1"/>
            <w:rPr>
              <w:b w:val="0"/>
              <w:noProof/>
              <w:lang w:eastAsia="ja-JP"/>
            </w:rPr>
          </w:pPr>
          <w:r>
            <w:rPr>
              <w:noProof/>
            </w:rPr>
            <w:t>ABSTRACT:</w:t>
          </w:r>
          <w:r>
            <w:rPr>
              <w:noProof/>
            </w:rPr>
            <w:tab/>
          </w:r>
          <w:r>
            <w:rPr>
              <w:noProof/>
            </w:rPr>
            <w:fldChar w:fldCharType="begin"/>
          </w:r>
          <w:r>
            <w:rPr>
              <w:noProof/>
            </w:rPr>
            <w:instrText xml:space="preserve"> PAGEREF _Toc263367705 \h </w:instrText>
          </w:r>
          <w:r>
            <w:rPr>
              <w:noProof/>
            </w:rPr>
          </w:r>
          <w:r>
            <w:rPr>
              <w:noProof/>
            </w:rPr>
            <w:fldChar w:fldCharType="separate"/>
          </w:r>
          <w:r>
            <w:rPr>
              <w:noProof/>
            </w:rPr>
            <w:t>3</w:t>
          </w:r>
          <w:r>
            <w:rPr>
              <w:noProof/>
            </w:rPr>
            <w:fldChar w:fldCharType="end"/>
          </w:r>
        </w:p>
        <w:p w14:paraId="7132CF04" w14:textId="77777777" w:rsidR="0053713C" w:rsidRDefault="0053713C">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3367706 \h </w:instrText>
          </w:r>
          <w:r>
            <w:rPr>
              <w:noProof/>
            </w:rPr>
          </w:r>
          <w:r>
            <w:rPr>
              <w:noProof/>
            </w:rPr>
            <w:fldChar w:fldCharType="separate"/>
          </w:r>
          <w:r>
            <w:rPr>
              <w:noProof/>
            </w:rPr>
            <w:t>4</w:t>
          </w:r>
          <w:r>
            <w:rPr>
              <w:noProof/>
            </w:rPr>
            <w:fldChar w:fldCharType="end"/>
          </w:r>
        </w:p>
        <w:p w14:paraId="453CB6C7"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1.1</w:t>
          </w:r>
          <w:r>
            <w:rPr>
              <w:b w:val="0"/>
              <w:noProof/>
              <w:sz w:val="24"/>
              <w:szCs w:val="24"/>
              <w:lang w:eastAsia="ja-JP"/>
            </w:rPr>
            <w:tab/>
          </w:r>
          <w:r w:rsidRPr="003F2E72">
            <w:rPr>
              <w:rFonts w:ascii="Times New Roman" w:hAnsi="Times New Roman" w:cs="Times New Roman"/>
              <w:noProof/>
            </w:rPr>
            <w:t>Project Aims And Objectives:</w:t>
          </w:r>
          <w:r>
            <w:rPr>
              <w:noProof/>
            </w:rPr>
            <w:tab/>
          </w:r>
          <w:r>
            <w:rPr>
              <w:noProof/>
            </w:rPr>
            <w:fldChar w:fldCharType="begin"/>
          </w:r>
          <w:r>
            <w:rPr>
              <w:noProof/>
            </w:rPr>
            <w:instrText xml:space="preserve"> PAGEREF _Toc263367707 \h </w:instrText>
          </w:r>
          <w:r>
            <w:rPr>
              <w:noProof/>
            </w:rPr>
          </w:r>
          <w:r>
            <w:rPr>
              <w:noProof/>
            </w:rPr>
            <w:fldChar w:fldCharType="separate"/>
          </w:r>
          <w:r>
            <w:rPr>
              <w:noProof/>
            </w:rPr>
            <w:t>5</w:t>
          </w:r>
          <w:r>
            <w:rPr>
              <w:noProof/>
            </w:rPr>
            <w:fldChar w:fldCharType="end"/>
          </w:r>
        </w:p>
        <w:p w14:paraId="453CC08B"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1.2</w:t>
          </w:r>
          <w:r>
            <w:rPr>
              <w:b w:val="0"/>
              <w:noProof/>
              <w:sz w:val="24"/>
              <w:szCs w:val="24"/>
              <w:lang w:eastAsia="ja-JP"/>
            </w:rPr>
            <w:tab/>
          </w:r>
          <w:r w:rsidRPr="003F2E72">
            <w:rPr>
              <w:rFonts w:ascii="Times New Roman" w:hAnsi="Times New Roman" w:cs="Times New Roman"/>
              <w:noProof/>
            </w:rPr>
            <w:t>Project Scope:</w:t>
          </w:r>
          <w:r>
            <w:rPr>
              <w:noProof/>
            </w:rPr>
            <w:tab/>
          </w:r>
          <w:r>
            <w:rPr>
              <w:noProof/>
            </w:rPr>
            <w:fldChar w:fldCharType="begin"/>
          </w:r>
          <w:r>
            <w:rPr>
              <w:noProof/>
            </w:rPr>
            <w:instrText xml:space="preserve"> PAGEREF _Toc263367708 \h </w:instrText>
          </w:r>
          <w:r>
            <w:rPr>
              <w:noProof/>
            </w:rPr>
          </w:r>
          <w:r>
            <w:rPr>
              <w:noProof/>
            </w:rPr>
            <w:fldChar w:fldCharType="separate"/>
          </w:r>
          <w:r>
            <w:rPr>
              <w:noProof/>
            </w:rPr>
            <w:t>6</w:t>
          </w:r>
          <w:r>
            <w:rPr>
              <w:noProof/>
            </w:rPr>
            <w:fldChar w:fldCharType="end"/>
          </w:r>
        </w:p>
        <w:p w14:paraId="46B35C94"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1.3</w:t>
          </w:r>
          <w:r>
            <w:rPr>
              <w:b w:val="0"/>
              <w:noProof/>
              <w:sz w:val="24"/>
              <w:szCs w:val="24"/>
              <w:lang w:eastAsia="ja-JP"/>
            </w:rPr>
            <w:tab/>
          </w:r>
          <w:r w:rsidRPr="003F2E72">
            <w:rPr>
              <w:rFonts w:ascii="Times New Roman" w:hAnsi="Times New Roman" w:cs="Times New Roman"/>
              <w:noProof/>
            </w:rPr>
            <w:t>Report Structure:</w:t>
          </w:r>
          <w:r>
            <w:rPr>
              <w:noProof/>
            </w:rPr>
            <w:tab/>
          </w:r>
          <w:r>
            <w:rPr>
              <w:noProof/>
            </w:rPr>
            <w:fldChar w:fldCharType="begin"/>
          </w:r>
          <w:r>
            <w:rPr>
              <w:noProof/>
            </w:rPr>
            <w:instrText xml:space="preserve"> PAGEREF _Toc263367709 \h </w:instrText>
          </w:r>
          <w:r>
            <w:rPr>
              <w:noProof/>
            </w:rPr>
          </w:r>
          <w:r>
            <w:rPr>
              <w:noProof/>
            </w:rPr>
            <w:fldChar w:fldCharType="separate"/>
          </w:r>
          <w:r>
            <w:rPr>
              <w:noProof/>
            </w:rPr>
            <w:t>6</w:t>
          </w:r>
          <w:r>
            <w:rPr>
              <w:noProof/>
            </w:rPr>
            <w:fldChar w:fldCharType="end"/>
          </w:r>
        </w:p>
        <w:p w14:paraId="69F36990" w14:textId="77777777" w:rsidR="0053713C" w:rsidRDefault="0053713C">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3367710 \h </w:instrText>
          </w:r>
          <w:r>
            <w:rPr>
              <w:noProof/>
            </w:rPr>
          </w:r>
          <w:r>
            <w:rPr>
              <w:noProof/>
            </w:rPr>
            <w:fldChar w:fldCharType="separate"/>
          </w:r>
          <w:r>
            <w:rPr>
              <w:noProof/>
            </w:rPr>
            <w:t>8</w:t>
          </w:r>
          <w:r>
            <w:rPr>
              <w:noProof/>
            </w:rPr>
            <w:fldChar w:fldCharType="end"/>
          </w:r>
        </w:p>
        <w:p w14:paraId="3A25A450"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2.1</w:t>
          </w:r>
          <w:r>
            <w:rPr>
              <w:b w:val="0"/>
              <w:noProof/>
              <w:sz w:val="24"/>
              <w:szCs w:val="24"/>
              <w:lang w:eastAsia="ja-JP"/>
            </w:rPr>
            <w:tab/>
          </w:r>
          <w:r w:rsidRPr="003F2E72">
            <w:rPr>
              <w:rFonts w:ascii="Times New Roman" w:hAnsi="Times New Roman" w:cs="Times New Roman"/>
              <w:noProof/>
            </w:rPr>
            <w:t>OWL API:</w:t>
          </w:r>
          <w:r>
            <w:rPr>
              <w:noProof/>
            </w:rPr>
            <w:tab/>
          </w:r>
          <w:r>
            <w:rPr>
              <w:noProof/>
            </w:rPr>
            <w:fldChar w:fldCharType="begin"/>
          </w:r>
          <w:r>
            <w:rPr>
              <w:noProof/>
            </w:rPr>
            <w:instrText xml:space="preserve"> PAGEREF _Toc263367711 \h </w:instrText>
          </w:r>
          <w:r>
            <w:rPr>
              <w:noProof/>
            </w:rPr>
          </w:r>
          <w:r>
            <w:rPr>
              <w:noProof/>
            </w:rPr>
            <w:fldChar w:fldCharType="separate"/>
          </w:r>
          <w:r>
            <w:rPr>
              <w:noProof/>
            </w:rPr>
            <w:t>8</w:t>
          </w:r>
          <w:r>
            <w:rPr>
              <w:noProof/>
            </w:rPr>
            <w:fldChar w:fldCharType="end"/>
          </w:r>
        </w:p>
        <w:p w14:paraId="511D5339" w14:textId="77777777" w:rsidR="0053713C" w:rsidRDefault="0053713C">
          <w:pPr>
            <w:pStyle w:val="TOC3"/>
            <w:tabs>
              <w:tab w:val="left" w:pos="1200"/>
              <w:tab w:val="right" w:leader="dot" w:pos="8296"/>
            </w:tabs>
            <w:rPr>
              <w:noProof/>
              <w:lang w:eastAsia="ja-JP"/>
            </w:rPr>
          </w:pPr>
          <w:r w:rsidRPr="003F2E72">
            <w:rPr>
              <w:rFonts w:ascii="Times New Roman" w:hAnsi="Times New Roman" w:cs="Times New Roman"/>
              <w:noProof/>
            </w:rPr>
            <w:t>2.1.1</w:t>
          </w:r>
          <w:r>
            <w:rPr>
              <w:noProof/>
              <w:lang w:eastAsia="ja-JP"/>
            </w:rPr>
            <w:tab/>
          </w:r>
          <w:r w:rsidRPr="003F2E72">
            <w:rPr>
              <w:rFonts w:ascii="Times New Roman" w:hAnsi="Times New Roman" w:cs="Times New Roman"/>
              <w:noProof/>
            </w:rPr>
            <w:t>OWL</w:t>
          </w:r>
          <w:r>
            <w:rPr>
              <w:noProof/>
            </w:rPr>
            <w:tab/>
          </w:r>
          <w:r>
            <w:rPr>
              <w:noProof/>
            </w:rPr>
            <w:fldChar w:fldCharType="begin"/>
          </w:r>
          <w:r>
            <w:rPr>
              <w:noProof/>
            </w:rPr>
            <w:instrText xml:space="preserve"> PAGEREF _Toc263367712 \h </w:instrText>
          </w:r>
          <w:r>
            <w:rPr>
              <w:noProof/>
            </w:rPr>
          </w:r>
          <w:r>
            <w:rPr>
              <w:noProof/>
            </w:rPr>
            <w:fldChar w:fldCharType="separate"/>
          </w:r>
          <w:r>
            <w:rPr>
              <w:noProof/>
            </w:rPr>
            <w:t>8</w:t>
          </w:r>
          <w:r>
            <w:rPr>
              <w:noProof/>
            </w:rPr>
            <w:fldChar w:fldCharType="end"/>
          </w:r>
        </w:p>
        <w:p w14:paraId="6D0E9A74" w14:textId="77777777" w:rsidR="0053713C" w:rsidRDefault="0053713C">
          <w:pPr>
            <w:pStyle w:val="TOC3"/>
            <w:tabs>
              <w:tab w:val="left" w:pos="1200"/>
              <w:tab w:val="right" w:leader="dot" w:pos="8296"/>
            </w:tabs>
            <w:rPr>
              <w:noProof/>
              <w:lang w:eastAsia="ja-JP"/>
            </w:rPr>
          </w:pPr>
          <w:r w:rsidRPr="003F2E72">
            <w:rPr>
              <w:rFonts w:ascii="Times New Roman" w:hAnsi="Times New Roman" w:cs="Times New Roman"/>
              <w:noProof/>
            </w:rPr>
            <w:t>2.1.2</w:t>
          </w:r>
          <w:r>
            <w:rPr>
              <w:noProof/>
              <w:lang w:eastAsia="ja-JP"/>
            </w:rPr>
            <w:tab/>
          </w:r>
          <w:r w:rsidRPr="003F2E72">
            <w:rPr>
              <w:rFonts w:ascii="Times New Roman" w:hAnsi="Times New Roman" w:cs="Times New Roman"/>
              <w:noProof/>
            </w:rPr>
            <w:t>OWL API</w:t>
          </w:r>
          <w:r>
            <w:rPr>
              <w:noProof/>
            </w:rPr>
            <w:tab/>
          </w:r>
          <w:r>
            <w:rPr>
              <w:noProof/>
            </w:rPr>
            <w:fldChar w:fldCharType="begin"/>
          </w:r>
          <w:r>
            <w:rPr>
              <w:noProof/>
            </w:rPr>
            <w:instrText xml:space="preserve"> PAGEREF _Toc263367713 \h </w:instrText>
          </w:r>
          <w:r>
            <w:rPr>
              <w:noProof/>
            </w:rPr>
          </w:r>
          <w:r>
            <w:rPr>
              <w:noProof/>
            </w:rPr>
            <w:fldChar w:fldCharType="separate"/>
          </w:r>
          <w:r>
            <w:rPr>
              <w:noProof/>
            </w:rPr>
            <w:t>9</w:t>
          </w:r>
          <w:r>
            <w:rPr>
              <w:noProof/>
            </w:rPr>
            <w:fldChar w:fldCharType="end"/>
          </w:r>
        </w:p>
        <w:p w14:paraId="644851CB"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2.2</w:t>
          </w:r>
          <w:r>
            <w:rPr>
              <w:b w:val="0"/>
              <w:noProof/>
              <w:sz w:val="24"/>
              <w:szCs w:val="24"/>
              <w:lang w:eastAsia="ja-JP"/>
            </w:rPr>
            <w:tab/>
          </w:r>
          <w:r w:rsidRPr="003F2E72">
            <w:rPr>
              <w:rFonts w:ascii="Times New Roman" w:hAnsi="Times New Roman" w:cs="Times New Roman"/>
              <w:noProof/>
            </w:rPr>
            <w:t>Information Retrieval</w:t>
          </w:r>
          <w:r>
            <w:rPr>
              <w:noProof/>
            </w:rPr>
            <w:tab/>
          </w:r>
          <w:r>
            <w:rPr>
              <w:noProof/>
            </w:rPr>
            <w:fldChar w:fldCharType="begin"/>
          </w:r>
          <w:r>
            <w:rPr>
              <w:noProof/>
            </w:rPr>
            <w:instrText xml:space="preserve"> PAGEREF _Toc263367714 \h </w:instrText>
          </w:r>
          <w:r>
            <w:rPr>
              <w:noProof/>
            </w:rPr>
          </w:r>
          <w:r>
            <w:rPr>
              <w:noProof/>
            </w:rPr>
            <w:fldChar w:fldCharType="separate"/>
          </w:r>
          <w:r>
            <w:rPr>
              <w:noProof/>
            </w:rPr>
            <w:t>11</w:t>
          </w:r>
          <w:r>
            <w:rPr>
              <w:noProof/>
            </w:rPr>
            <w:fldChar w:fldCharType="end"/>
          </w:r>
        </w:p>
        <w:p w14:paraId="4576CA1D" w14:textId="77777777" w:rsidR="0053713C" w:rsidRDefault="0053713C">
          <w:pPr>
            <w:pStyle w:val="TOC3"/>
            <w:tabs>
              <w:tab w:val="left" w:pos="1200"/>
              <w:tab w:val="right" w:leader="dot" w:pos="8296"/>
            </w:tabs>
            <w:rPr>
              <w:noProof/>
              <w:lang w:eastAsia="ja-JP"/>
            </w:rPr>
          </w:pPr>
          <w:r w:rsidRPr="003F2E72">
            <w:rPr>
              <w:rFonts w:ascii="Times New Roman" w:hAnsi="Times New Roman" w:cs="Times New Roman"/>
              <w:noProof/>
            </w:rPr>
            <w:t>2.2.1</w:t>
          </w:r>
          <w:r>
            <w:rPr>
              <w:noProof/>
              <w:lang w:eastAsia="ja-JP"/>
            </w:rPr>
            <w:tab/>
          </w:r>
          <w:r w:rsidRPr="003F2E72">
            <w:rPr>
              <w:rFonts w:ascii="Times New Roman" w:hAnsi="Times New Roman" w:cs="Times New Roman"/>
              <w:noProof/>
            </w:rPr>
            <w:t>Keyword-Based Information Retrieval</w:t>
          </w:r>
          <w:r>
            <w:rPr>
              <w:noProof/>
            </w:rPr>
            <w:tab/>
          </w:r>
          <w:r>
            <w:rPr>
              <w:noProof/>
            </w:rPr>
            <w:fldChar w:fldCharType="begin"/>
          </w:r>
          <w:r>
            <w:rPr>
              <w:noProof/>
            </w:rPr>
            <w:instrText xml:space="preserve"> PAGEREF _Toc263367715 \h </w:instrText>
          </w:r>
          <w:r>
            <w:rPr>
              <w:noProof/>
            </w:rPr>
          </w:r>
          <w:r>
            <w:rPr>
              <w:noProof/>
            </w:rPr>
            <w:fldChar w:fldCharType="separate"/>
          </w:r>
          <w:r>
            <w:rPr>
              <w:noProof/>
            </w:rPr>
            <w:t>11</w:t>
          </w:r>
          <w:r>
            <w:rPr>
              <w:noProof/>
            </w:rPr>
            <w:fldChar w:fldCharType="end"/>
          </w:r>
        </w:p>
        <w:p w14:paraId="79348D8D"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2.3</w:t>
          </w:r>
          <w:r>
            <w:rPr>
              <w:b w:val="0"/>
              <w:noProof/>
              <w:sz w:val="24"/>
              <w:szCs w:val="24"/>
              <w:lang w:eastAsia="ja-JP"/>
            </w:rPr>
            <w:tab/>
          </w:r>
          <w:r w:rsidRPr="003F2E72">
            <w:rPr>
              <w:rFonts w:ascii="Times New Roman" w:hAnsi="Times New Roman" w:cs="Times New Roman"/>
              <w:noProof/>
            </w:rPr>
            <w:t>Ontology Based User Interface</w:t>
          </w:r>
          <w:r>
            <w:rPr>
              <w:noProof/>
            </w:rPr>
            <w:tab/>
          </w:r>
          <w:r>
            <w:rPr>
              <w:noProof/>
            </w:rPr>
            <w:fldChar w:fldCharType="begin"/>
          </w:r>
          <w:r>
            <w:rPr>
              <w:noProof/>
            </w:rPr>
            <w:instrText xml:space="preserve"> PAGEREF _Toc263367716 \h </w:instrText>
          </w:r>
          <w:r>
            <w:rPr>
              <w:noProof/>
            </w:rPr>
          </w:r>
          <w:r>
            <w:rPr>
              <w:noProof/>
            </w:rPr>
            <w:fldChar w:fldCharType="separate"/>
          </w:r>
          <w:r>
            <w:rPr>
              <w:noProof/>
            </w:rPr>
            <w:t>12</w:t>
          </w:r>
          <w:r>
            <w:rPr>
              <w:noProof/>
            </w:rPr>
            <w:fldChar w:fldCharType="end"/>
          </w:r>
        </w:p>
        <w:p w14:paraId="70276450"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2.4</w:t>
          </w:r>
          <w:r>
            <w:rPr>
              <w:b w:val="0"/>
              <w:noProof/>
              <w:sz w:val="24"/>
              <w:szCs w:val="24"/>
              <w:lang w:eastAsia="ja-JP"/>
            </w:rPr>
            <w:tab/>
          </w:r>
          <w:r w:rsidRPr="003F2E72">
            <w:rPr>
              <w:rFonts w:ascii="Times New Roman" w:hAnsi="Times New Roman" w:cs="Times New Roman"/>
              <w:noProof/>
            </w:rPr>
            <w:t>Faceted-Based Search</w:t>
          </w:r>
          <w:r>
            <w:rPr>
              <w:noProof/>
            </w:rPr>
            <w:tab/>
          </w:r>
          <w:r>
            <w:rPr>
              <w:noProof/>
            </w:rPr>
            <w:fldChar w:fldCharType="begin"/>
          </w:r>
          <w:r>
            <w:rPr>
              <w:noProof/>
            </w:rPr>
            <w:instrText xml:space="preserve"> PAGEREF _Toc263367717 \h </w:instrText>
          </w:r>
          <w:r>
            <w:rPr>
              <w:noProof/>
            </w:rPr>
          </w:r>
          <w:r>
            <w:rPr>
              <w:noProof/>
            </w:rPr>
            <w:fldChar w:fldCharType="separate"/>
          </w:r>
          <w:r>
            <w:rPr>
              <w:noProof/>
            </w:rPr>
            <w:t>14</w:t>
          </w:r>
          <w:r>
            <w:rPr>
              <w:noProof/>
            </w:rPr>
            <w:fldChar w:fldCharType="end"/>
          </w:r>
        </w:p>
        <w:p w14:paraId="32404846"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2.5</w:t>
          </w:r>
          <w:r>
            <w:rPr>
              <w:b w:val="0"/>
              <w:noProof/>
              <w:sz w:val="24"/>
              <w:szCs w:val="24"/>
              <w:lang w:eastAsia="ja-JP"/>
            </w:rPr>
            <w:tab/>
          </w:r>
          <w:r w:rsidRPr="003F2E72">
            <w:rPr>
              <w:rFonts w:ascii="Times New Roman" w:hAnsi="Times New Roman" w:cs="Times New Roman"/>
              <w:noProof/>
            </w:rPr>
            <w:t>Ontology Visual Querying</w:t>
          </w:r>
          <w:r>
            <w:rPr>
              <w:noProof/>
            </w:rPr>
            <w:tab/>
          </w:r>
          <w:r>
            <w:rPr>
              <w:noProof/>
            </w:rPr>
            <w:fldChar w:fldCharType="begin"/>
          </w:r>
          <w:r>
            <w:rPr>
              <w:noProof/>
            </w:rPr>
            <w:instrText xml:space="preserve"> PAGEREF _Toc263367718 \h </w:instrText>
          </w:r>
          <w:r>
            <w:rPr>
              <w:noProof/>
            </w:rPr>
          </w:r>
          <w:r>
            <w:rPr>
              <w:noProof/>
            </w:rPr>
            <w:fldChar w:fldCharType="separate"/>
          </w:r>
          <w:r>
            <w:rPr>
              <w:noProof/>
            </w:rPr>
            <w:t>16</w:t>
          </w:r>
          <w:r>
            <w:rPr>
              <w:noProof/>
            </w:rPr>
            <w:fldChar w:fldCharType="end"/>
          </w:r>
        </w:p>
        <w:p w14:paraId="67217EF8"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2.6</w:t>
          </w:r>
          <w:r>
            <w:rPr>
              <w:b w:val="0"/>
              <w:noProof/>
              <w:sz w:val="24"/>
              <w:szCs w:val="24"/>
              <w:lang w:eastAsia="ja-JP"/>
            </w:rPr>
            <w:tab/>
          </w:r>
          <w:r w:rsidRPr="003F2E72">
            <w:rPr>
              <w:rFonts w:ascii="Times New Roman" w:hAnsi="Times New Roman" w:cs="Times New Roman"/>
              <w:noProof/>
            </w:rPr>
            <w:t>The Manchester Pizza Finder</w:t>
          </w:r>
          <w:r>
            <w:rPr>
              <w:noProof/>
            </w:rPr>
            <w:tab/>
          </w:r>
          <w:r>
            <w:rPr>
              <w:noProof/>
            </w:rPr>
            <w:fldChar w:fldCharType="begin"/>
          </w:r>
          <w:r>
            <w:rPr>
              <w:noProof/>
            </w:rPr>
            <w:instrText xml:space="preserve"> PAGEREF _Toc263367719 \h </w:instrText>
          </w:r>
          <w:r>
            <w:rPr>
              <w:noProof/>
            </w:rPr>
          </w:r>
          <w:r>
            <w:rPr>
              <w:noProof/>
            </w:rPr>
            <w:fldChar w:fldCharType="separate"/>
          </w:r>
          <w:r>
            <w:rPr>
              <w:noProof/>
            </w:rPr>
            <w:t>17</w:t>
          </w:r>
          <w:r>
            <w:rPr>
              <w:noProof/>
            </w:rPr>
            <w:fldChar w:fldCharType="end"/>
          </w:r>
        </w:p>
        <w:p w14:paraId="0B10CC42" w14:textId="77777777" w:rsidR="0053713C" w:rsidRDefault="0053713C">
          <w:pPr>
            <w:pStyle w:val="TOC1"/>
            <w:tabs>
              <w:tab w:val="left" w:pos="382"/>
            </w:tabs>
            <w:rPr>
              <w:b w:val="0"/>
              <w:noProof/>
              <w:lang w:eastAsia="ja-JP"/>
            </w:rPr>
          </w:pPr>
          <w:r>
            <w:rPr>
              <w:noProof/>
            </w:rPr>
            <w:t>3</w:t>
          </w:r>
          <w:r>
            <w:rPr>
              <w:b w:val="0"/>
              <w:noProof/>
              <w:lang w:eastAsia="ja-JP"/>
            </w:rPr>
            <w:tab/>
          </w:r>
          <w:r>
            <w:rPr>
              <w:noProof/>
            </w:rPr>
            <w:t>RESEARCH METHODOLOGY AND PROJECT PLAN:</w:t>
          </w:r>
          <w:r>
            <w:rPr>
              <w:noProof/>
            </w:rPr>
            <w:tab/>
          </w:r>
          <w:r>
            <w:rPr>
              <w:noProof/>
            </w:rPr>
            <w:fldChar w:fldCharType="begin"/>
          </w:r>
          <w:r>
            <w:rPr>
              <w:noProof/>
            </w:rPr>
            <w:instrText xml:space="preserve"> PAGEREF _Toc263367720 \h </w:instrText>
          </w:r>
          <w:r>
            <w:rPr>
              <w:noProof/>
            </w:rPr>
          </w:r>
          <w:r>
            <w:rPr>
              <w:noProof/>
            </w:rPr>
            <w:fldChar w:fldCharType="separate"/>
          </w:r>
          <w:r>
            <w:rPr>
              <w:noProof/>
            </w:rPr>
            <w:t>19</w:t>
          </w:r>
          <w:r>
            <w:rPr>
              <w:noProof/>
            </w:rPr>
            <w:fldChar w:fldCharType="end"/>
          </w:r>
        </w:p>
        <w:p w14:paraId="1E78C37D"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3.1</w:t>
          </w:r>
          <w:r>
            <w:rPr>
              <w:b w:val="0"/>
              <w:noProof/>
              <w:sz w:val="24"/>
              <w:szCs w:val="24"/>
              <w:lang w:eastAsia="ja-JP"/>
            </w:rPr>
            <w:tab/>
          </w:r>
          <w:r w:rsidRPr="003F2E72">
            <w:rPr>
              <w:rFonts w:ascii="Times New Roman" w:hAnsi="Times New Roman" w:cs="Times New Roman"/>
              <w:noProof/>
            </w:rPr>
            <w:t>Research Methodology:</w:t>
          </w:r>
          <w:r>
            <w:rPr>
              <w:noProof/>
            </w:rPr>
            <w:tab/>
          </w:r>
          <w:r>
            <w:rPr>
              <w:noProof/>
            </w:rPr>
            <w:fldChar w:fldCharType="begin"/>
          </w:r>
          <w:r>
            <w:rPr>
              <w:noProof/>
            </w:rPr>
            <w:instrText xml:space="preserve"> PAGEREF _Toc263367721 \h </w:instrText>
          </w:r>
          <w:r>
            <w:rPr>
              <w:noProof/>
            </w:rPr>
          </w:r>
          <w:r>
            <w:rPr>
              <w:noProof/>
            </w:rPr>
            <w:fldChar w:fldCharType="separate"/>
          </w:r>
          <w:r>
            <w:rPr>
              <w:noProof/>
            </w:rPr>
            <w:t>19</w:t>
          </w:r>
          <w:r>
            <w:rPr>
              <w:noProof/>
            </w:rPr>
            <w:fldChar w:fldCharType="end"/>
          </w:r>
        </w:p>
        <w:p w14:paraId="19F05F24" w14:textId="77777777" w:rsidR="0053713C" w:rsidRDefault="0053713C">
          <w:pPr>
            <w:pStyle w:val="TOC3"/>
            <w:tabs>
              <w:tab w:val="left" w:pos="1200"/>
              <w:tab w:val="right" w:leader="dot" w:pos="8296"/>
            </w:tabs>
            <w:rPr>
              <w:noProof/>
              <w:lang w:eastAsia="ja-JP"/>
            </w:rPr>
          </w:pPr>
          <w:r w:rsidRPr="003F2E72">
            <w:rPr>
              <w:rFonts w:ascii="Times New Roman" w:hAnsi="Times New Roman" w:cs="Times New Roman"/>
              <w:noProof/>
            </w:rPr>
            <w:t>3.1.1</w:t>
          </w:r>
          <w:r>
            <w:rPr>
              <w:noProof/>
              <w:lang w:eastAsia="ja-JP"/>
            </w:rPr>
            <w:tab/>
          </w:r>
          <w:r w:rsidRPr="003F2E72">
            <w:rPr>
              <w:rFonts w:ascii="Times New Roman" w:hAnsi="Times New Roman" w:cs="Times New Roman"/>
              <w:noProof/>
            </w:rPr>
            <w:t>Phase 1-Requirements Gathering:</w:t>
          </w:r>
          <w:r>
            <w:rPr>
              <w:noProof/>
            </w:rPr>
            <w:tab/>
          </w:r>
          <w:r>
            <w:rPr>
              <w:noProof/>
            </w:rPr>
            <w:fldChar w:fldCharType="begin"/>
          </w:r>
          <w:r>
            <w:rPr>
              <w:noProof/>
            </w:rPr>
            <w:instrText xml:space="preserve"> PAGEREF _Toc263367722 \h </w:instrText>
          </w:r>
          <w:r>
            <w:rPr>
              <w:noProof/>
            </w:rPr>
          </w:r>
          <w:r>
            <w:rPr>
              <w:noProof/>
            </w:rPr>
            <w:fldChar w:fldCharType="separate"/>
          </w:r>
          <w:r>
            <w:rPr>
              <w:noProof/>
            </w:rPr>
            <w:t>19</w:t>
          </w:r>
          <w:r>
            <w:rPr>
              <w:noProof/>
            </w:rPr>
            <w:fldChar w:fldCharType="end"/>
          </w:r>
        </w:p>
        <w:p w14:paraId="357E9B8E" w14:textId="77777777" w:rsidR="0053713C" w:rsidRDefault="0053713C">
          <w:pPr>
            <w:pStyle w:val="TOC3"/>
            <w:tabs>
              <w:tab w:val="left" w:pos="1200"/>
              <w:tab w:val="right" w:leader="dot" w:pos="8296"/>
            </w:tabs>
            <w:rPr>
              <w:noProof/>
              <w:lang w:eastAsia="ja-JP"/>
            </w:rPr>
          </w:pPr>
          <w:r w:rsidRPr="003F2E72">
            <w:rPr>
              <w:rFonts w:ascii="Times New Roman" w:hAnsi="Times New Roman" w:cs="Times New Roman"/>
              <w:noProof/>
            </w:rPr>
            <w:t>3.1.2</w:t>
          </w:r>
          <w:r>
            <w:rPr>
              <w:noProof/>
              <w:lang w:eastAsia="ja-JP"/>
            </w:rPr>
            <w:tab/>
          </w:r>
          <w:r w:rsidRPr="003F2E72">
            <w:rPr>
              <w:rFonts w:ascii="Times New Roman" w:hAnsi="Times New Roman" w:cs="Times New Roman"/>
              <w:noProof/>
            </w:rPr>
            <w:t>Phase 2-Background Study:</w:t>
          </w:r>
          <w:r>
            <w:rPr>
              <w:noProof/>
            </w:rPr>
            <w:tab/>
          </w:r>
          <w:r>
            <w:rPr>
              <w:noProof/>
            </w:rPr>
            <w:fldChar w:fldCharType="begin"/>
          </w:r>
          <w:r>
            <w:rPr>
              <w:noProof/>
            </w:rPr>
            <w:instrText xml:space="preserve"> PAGEREF _Toc263367723 \h </w:instrText>
          </w:r>
          <w:r>
            <w:rPr>
              <w:noProof/>
            </w:rPr>
          </w:r>
          <w:r>
            <w:rPr>
              <w:noProof/>
            </w:rPr>
            <w:fldChar w:fldCharType="separate"/>
          </w:r>
          <w:r>
            <w:rPr>
              <w:noProof/>
            </w:rPr>
            <w:t>20</w:t>
          </w:r>
          <w:r>
            <w:rPr>
              <w:noProof/>
            </w:rPr>
            <w:fldChar w:fldCharType="end"/>
          </w:r>
        </w:p>
        <w:p w14:paraId="55226842" w14:textId="77777777" w:rsidR="0053713C" w:rsidRDefault="0053713C">
          <w:pPr>
            <w:pStyle w:val="TOC3"/>
            <w:tabs>
              <w:tab w:val="left" w:pos="1200"/>
              <w:tab w:val="right" w:leader="dot" w:pos="8296"/>
            </w:tabs>
            <w:rPr>
              <w:noProof/>
              <w:lang w:eastAsia="ja-JP"/>
            </w:rPr>
          </w:pPr>
          <w:r w:rsidRPr="003F2E72">
            <w:rPr>
              <w:rFonts w:ascii="Times New Roman" w:hAnsi="Times New Roman" w:cs="Times New Roman"/>
              <w:noProof/>
            </w:rPr>
            <w:t>3.1.3</w:t>
          </w:r>
          <w:r>
            <w:rPr>
              <w:noProof/>
              <w:lang w:eastAsia="ja-JP"/>
            </w:rPr>
            <w:tab/>
          </w:r>
          <w:r w:rsidRPr="003F2E72">
            <w:rPr>
              <w:rFonts w:ascii="Times New Roman" w:hAnsi="Times New Roman" w:cs="Times New Roman"/>
              <w:noProof/>
            </w:rPr>
            <w:t>Phase 3-Development Phase:</w:t>
          </w:r>
          <w:r>
            <w:rPr>
              <w:noProof/>
            </w:rPr>
            <w:tab/>
          </w:r>
          <w:r>
            <w:rPr>
              <w:noProof/>
            </w:rPr>
            <w:fldChar w:fldCharType="begin"/>
          </w:r>
          <w:r>
            <w:rPr>
              <w:noProof/>
            </w:rPr>
            <w:instrText xml:space="preserve"> PAGEREF _Toc263367724 \h </w:instrText>
          </w:r>
          <w:r>
            <w:rPr>
              <w:noProof/>
            </w:rPr>
          </w:r>
          <w:r>
            <w:rPr>
              <w:noProof/>
            </w:rPr>
            <w:fldChar w:fldCharType="separate"/>
          </w:r>
          <w:r>
            <w:rPr>
              <w:noProof/>
            </w:rPr>
            <w:t>20</w:t>
          </w:r>
          <w:r>
            <w:rPr>
              <w:noProof/>
            </w:rPr>
            <w:fldChar w:fldCharType="end"/>
          </w:r>
        </w:p>
        <w:p w14:paraId="2406855E" w14:textId="77777777" w:rsidR="0053713C" w:rsidRDefault="0053713C">
          <w:pPr>
            <w:pStyle w:val="TOC3"/>
            <w:tabs>
              <w:tab w:val="left" w:pos="1200"/>
              <w:tab w:val="right" w:leader="dot" w:pos="8296"/>
            </w:tabs>
            <w:rPr>
              <w:noProof/>
              <w:lang w:eastAsia="ja-JP"/>
            </w:rPr>
          </w:pPr>
          <w:r w:rsidRPr="003F2E72">
            <w:rPr>
              <w:rFonts w:ascii="Times New Roman" w:hAnsi="Times New Roman" w:cs="Times New Roman"/>
              <w:noProof/>
            </w:rPr>
            <w:t>3.1.4</w:t>
          </w:r>
          <w:r>
            <w:rPr>
              <w:noProof/>
              <w:lang w:eastAsia="ja-JP"/>
            </w:rPr>
            <w:tab/>
          </w:r>
          <w:r w:rsidRPr="003F2E72">
            <w:rPr>
              <w:rFonts w:ascii="Times New Roman" w:hAnsi="Times New Roman" w:cs="Times New Roman"/>
              <w:noProof/>
            </w:rPr>
            <w:t>Phase 4-Testing Phase:</w:t>
          </w:r>
          <w:r>
            <w:rPr>
              <w:noProof/>
            </w:rPr>
            <w:tab/>
          </w:r>
          <w:r>
            <w:rPr>
              <w:noProof/>
            </w:rPr>
            <w:fldChar w:fldCharType="begin"/>
          </w:r>
          <w:r>
            <w:rPr>
              <w:noProof/>
            </w:rPr>
            <w:instrText xml:space="preserve"> PAGEREF _Toc263367725 \h </w:instrText>
          </w:r>
          <w:r>
            <w:rPr>
              <w:noProof/>
            </w:rPr>
          </w:r>
          <w:r>
            <w:rPr>
              <w:noProof/>
            </w:rPr>
            <w:fldChar w:fldCharType="separate"/>
          </w:r>
          <w:r>
            <w:rPr>
              <w:noProof/>
            </w:rPr>
            <w:t>20</w:t>
          </w:r>
          <w:r>
            <w:rPr>
              <w:noProof/>
            </w:rPr>
            <w:fldChar w:fldCharType="end"/>
          </w:r>
        </w:p>
        <w:p w14:paraId="29373560" w14:textId="77777777" w:rsidR="0053713C" w:rsidRDefault="0053713C">
          <w:pPr>
            <w:pStyle w:val="TOC3"/>
            <w:tabs>
              <w:tab w:val="left" w:pos="1200"/>
              <w:tab w:val="right" w:leader="dot" w:pos="8296"/>
            </w:tabs>
            <w:rPr>
              <w:noProof/>
              <w:lang w:eastAsia="ja-JP"/>
            </w:rPr>
          </w:pPr>
          <w:r w:rsidRPr="003F2E72">
            <w:rPr>
              <w:rFonts w:ascii="Times New Roman" w:hAnsi="Times New Roman" w:cs="Times New Roman"/>
              <w:noProof/>
            </w:rPr>
            <w:t>3.1.5</w:t>
          </w:r>
          <w:r>
            <w:rPr>
              <w:noProof/>
              <w:lang w:eastAsia="ja-JP"/>
            </w:rPr>
            <w:tab/>
          </w:r>
          <w:r w:rsidRPr="003F2E72">
            <w:rPr>
              <w:rFonts w:ascii="Times New Roman" w:hAnsi="Times New Roman" w:cs="Times New Roman"/>
              <w:noProof/>
            </w:rPr>
            <w:t>Phase 5-Review and Submission Phase:</w:t>
          </w:r>
          <w:r>
            <w:rPr>
              <w:noProof/>
            </w:rPr>
            <w:tab/>
          </w:r>
          <w:r>
            <w:rPr>
              <w:noProof/>
            </w:rPr>
            <w:fldChar w:fldCharType="begin"/>
          </w:r>
          <w:r>
            <w:rPr>
              <w:noProof/>
            </w:rPr>
            <w:instrText xml:space="preserve"> PAGEREF _Toc263367726 \h </w:instrText>
          </w:r>
          <w:r>
            <w:rPr>
              <w:noProof/>
            </w:rPr>
          </w:r>
          <w:r>
            <w:rPr>
              <w:noProof/>
            </w:rPr>
            <w:fldChar w:fldCharType="separate"/>
          </w:r>
          <w:r>
            <w:rPr>
              <w:noProof/>
            </w:rPr>
            <w:t>21</w:t>
          </w:r>
          <w:r>
            <w:rPr>
              <w:noProof/>
            </w:rPr>
            <w:fldChar w:fldCharType="end"/>
          </w:r>
        </w:p>
        <w:p w14:paraId="46076FA1"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3.2</w:t>
          </w:r>
          <w:r>
            <w:rPr>
              <w:b w:val="0"/>
              <w:noProof/>
              <w:sz w:val="24"/>
              <w:szCs w:val="24"/>
              <w:lang w:eastAsia="ja-JP"/>
            </w:rPr>
            <w:tab/>
          </w:r>
          <w:r w:rsidRPr="003F2E72">
            <w:rPr>
              <w:rFonts w:ascii="Times New Roman" w:hAnsi="Times New Roman" w:cs="Times New Roman"/>
              <w:noProof/>
            </w:rPr>
            <w:t>Project Plan:</w:t>
          </w:r>
          <w:r>
            <w:rPr>
              <w:noProof/>
            </w:rPr>
            <w:tab/>
          </w:r>
          <w:r>
            <w:rPr>
              <w:noProof/>
            </w:rPr>
            <w:fldChar w:fldCharType="begin"/>
          </w:r>
          <w:r>
            <w:rPr>
              <w:noProof/>
            </w:rPr>
            <w:instrText xml:space="preserve"> PAGEREF _Toc263367727 \h </w:instrText>
          </w:r>
          <w:r>
            <w:rPr>
              <w:noProof/>
            </w:rPr>
          </w:r>
          <w:r>
            <w:rPr>
              <w:noProof/>
            </w:rPr>
            <w:fldChar w:fldCharType="separate"/>
          </w:r>
          <w:r>
            <w:rPr>
              <w:noProof/>
            </w:rPr>
            <w:t>22</w:t>
          </w:r>
          <w:r>
            <w:rPr>
              <w:noProof/>
            </w:rPr>
            <w:fldChar w:fldCharType="end"/>
          </w:r>
        </w:p>
        <w:p w14:paraId="26523F78"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3.3</w:t>
          </w:r>
          <w:r>
            <w:rPr>
              <w:b w:val="0"/>
              <w:noProof/>
              <w:sz w:val="24"/>
              <w:szCs w:val="24"/>
              <w:lang w:eastAsia="ja-JP"/>
            </w:rPr>
            <w:tab/>
          </w:r>
          <w:r w:rsidRPr="003F2E72">
            <w:rPr>
              <w:rFonts w:ascii="Times New Roman" w:hAnsi="Times New Roman" w:cs="Times New Roman"/>
              <w:noProof/>
            </w:rPr>
            <w:t>Project Deliverables:</w:t>
          </w:r>
          <w:r>
            <w:rPr>
              <w:noProof/>
            </w:rPr>
            <w:tab/>
          </w:r>
          <w:r>
            <w:rPr>
              <w:noProof/>
            </w:rPr>
            <w:fldChar w:fldCharType="begin"/>
          </w:r>
          <w:r>
            <w:rPr>
              <w:noProof/>
            </w:rPr>
            <w:instrText xml:space="preserve"> PAGEREF _Toc263367728 \h </w:instrText>
          </w:r>
          <w:r>
            <w:rPr>
              <w:noProof/>
            </w:rPr>
          </w:r>
          <w:r>
            <w:rPr>
              <w:noProof/>
            </w:rPr>
            <w:fldChar w:fldCharType="separate"/>
          </w:r>
          <w:r>
            <w:rPr>
              <w:noProof/>
            </w:rPr>
            <w:t>23</w:t>
          </w:r>
          <w:r>
            <w:rPr>
              <w:noProof/>
            </w:rPr>
            <w:fldChar w:fldCharType="end"/>
          </w:r>
        </w:p>
        <w:p w14:paraId="3C59991D"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3.4</w:t>
          </w:r>
          <w:r>
            <w:rPr>
              <w:b w:val="0"/>
              <w:noProof/>
              <w:sz w:val="24"/>
              <w:szCs w:val="24"/>
              <w:lang w:eastAsia="ja-JP"/>
            </w:rPr>
            <w:tab/>
          </w:r>
          <w:r w:rsidRPr="003F2E72">
            <w:rPr>
              <w:rFonts w:ascii="Times New Roman" w:hAnsi="Times New Roman" w:cs="Times New Roman"/>
              <w:noProof/>
            </w:rPr>
            <w:t>Project Evaluation Plan:</w:t>
          </w:r>
          <w:r>
            <w:rPr>
              <w:noProof/>
            </w:rPr>
            <w:tab/>
          </w:r>
          <w:r>
            <w:rPr>
              <w:noProof/>
            </w:rPr>
            <w:fldChar w:fldCharType="begin"/>
          </w:r>
          <w:r>
            <w:rPr>
              <w:noProof/>
            </w:rPr>
            <w:instrText xml:space="preserve"> PAGEREF _Toc263367729 \h </w:instrText>
          </w:r>
          <w:r>
            <w:rPr>
              <w:noProof/>
            </w:rPr>
          </w:r>
          <w:r>
            <w:rPr>
              <w:noProof/>
            </w:rPr>
            <w:fldChar w:fldCharType="separate"/>
          </w:r>
          <w:r>
            <w:rPr>
              <w:noProof/>
            </w:rPr>
            <w:t>23</w:t>
          </w:r>
          <w:r>
            <w:rPr>
              <w:noProof/>
            </w:rPr>
            <w:fldChar w:fldCharType="end"/>
          </w:r>
        </w:p>
        <w:p w14:paraId="5453C20E"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3.5</w:t>
          </w:r>
          <w:r>
            <w:rPr>
              <w:b w:val="0"/>
              <w:noProof/>
              <w:sz w:val="24"/>
              <w:szCs w:val="24"/>
              <w:lang w:eastAsia="ja-JP"/>
            </w:rPr>
            <w:tab/>
          </w:r>
          <w:r w:rsidRPr="003F2E72">
            <w:rPr>
              <w:rFonts w:ascii="Times New Roman" w:hAnsi="Times New Roman" w:cs="Times New Roman"/>
              <w:noProof/>
            </w:rPr>
            <w:t>Project Tools:</w:t>
          </w:r>
          <w:r>
            <w:rPr>
              <w:noProof/>
            </w:rPr>
            <w:tab/>
          </w:r>
          <w:r>
            <w:rPr>
              <w:noProof/>
            </w:rPr>
            <w:fldChar w:fldCharType="begin"/>
          </w:r>
          <w:r>
            <w:rPr>
              <w:noProof/>
            </w:rPr>
            <w:instrText xml:space="preserve"> PAGEREF _Toc263367730 \h </w:instrText>
          </w:r>
          <w:r>
            <w:rPr>
              <w:noProof/>
            </w:rPr>
          </w:r>
          <w:r>
            <w:rPr>
              <w:noProof/>
            </w:rPr>
            <w:fldChar w:fldCharType="separate"/>
          </w:r>
          <w:r>
            <w:rPr>
              <w:noProof/>
            </w:rPr>
            <w:t>25</w:t>
          </w:r>
          <w:r>
            <w:rPr>
              <w:noProof/>
            </w:rPr>
            <w:fldChar w:fldCharType="end"/>
          </w:r>
        </w:p>
        <w:p w14:paraId="2C4868BB" w14:textId="77777777" w:rsidR="0053713C" w:rsidRDefault="0053713C">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3367731 \h </w:instrText>
          </w:r>
          <w:r>
            <w:rPr>
              <w:noProof/>
            </w:rPr>
          </w:r>
          <w:r>
            <w:rPr>
              <w:noProof/>
            </w:rPr>
            <w:fldChar w:fldCharType="separate"/>
          </w:r>
          <w:r>
            <w:rPr>
              <w:noProof/>
            </w:rPr>
            <w:t>26</w:t>
          </w:r>
          <w:r>
            <w:rPr>
              <w:noProof/>
            </w:rPr>
            <w:fldChar w:fldCharType="end"/>
          </w:r>
        </w:p>
        <w:p w14:paraId="70E69902"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4.1</w:t>
          </w:r>
          <w:r>
            <w:rPr>
              <w:b w:val="0"/>
              <w:noProof/>
              <w:sz w:val="24"/>
              <w:szCs w:val="24"/>
              <w:lang w:eastAsia="ja-JP"/>
            </w:rPr>
            <w:tab/>
          </w:r>
          <w:r w:rsidRPr="003F2E72">
            <w:rPr>
              <w:rFonts w:ascii="Times New Roman" w:hAnsi="Times New Roman" w:cs="Times New Roman"/>
              <w:noProof/>
            </w:rPr>
            <w:t>Project Phases:</w:t>
          </w:r>
          <w:r>
            <w:rPr>
              <w:noProof/>
            </w:rPr>
            <w:tab/>
          </w:r>
          <w:r>
            <w:rPr>
              <w:noProof/>
            </w:rPr>
            <w:fldChar w:fldCharType="begin"/>
          </w:r>
          <w:r>
            <w:rPr>
              <w:noProof/>
            </w:rPr>
            <w:instrText xml:space="preserve"> PAGEREF _Toc263367732 \h </w:instrText>
          </w:r>
          <w:r>
            <w:rPr>
              <w:noProof/>
            </w:rPr>
          </w:r>
          <w:r>
            <w:rPr>
              <w:noProof/>
            </w:rPr>
            <w:fldChar w:fldCharType="separate"/>
          </w:r>
          <w:r>
            <w:rPr>
              <w:noProof/>
            </w:rPr>
            <w:t>26</w:t>
          </w:r>
          <w:r>
            <w:rPr>
              <w:noProof/>
            </w:rPr>
            <w:fldChar w:fldCharType="end"/>
          </w:r>
        </w:p>
        <w:p w14:paraId="5988E214" w14:textId="77777777" w:rsidR="0053713C" w:rsidRDefault="0053713C">
          <w:pPr>
            <w:pStyle w:val="TOC2"/>
            <w:tabs>
              <w:tab w:val="left" w:pos="755"/>
              <w:tab w:val="right" w:leader="dot" w:pos="8296"/>
            </w:tabs>
            <w:rPr>
              <w:b w:val="0"/>
              <w:noProof/>
              <w:sz w:val="24"/>
              <w:szCs w:val="24"/>
              <w:lang w:eastAsia="ja-JP"/>
            </w:rPr>
          </w:pPr>
          <w:r w:rsidRPr="003F2E72">
            <w:rPr>
              <w:rFonts w:ascii="Times New Roman" w:hAnsi="Times New Roman" w:cs="Times New Roman"/>
              <w:noProof/>
            </w:rPr>
            <w:t>4.2</w:t>
          </w:r>
          <w:r>
            <w:rPr>
              <w:b w:val="0"/>
              <w:noProof/>
              <w:sz w:val="24"/>
              <w:szCs w:val="24"/>
              <w:lang w:eastAsia="ja-JP"/>
            </w:rPr>
            <w:tab/>
          </w:r>
          <w:r w:rsidRPr="003F2E72">
            <w:rPr>
              <w:rFonts w:ascii="Times New Roman" w:hAnsi="Times New Roman" w:cs="Times New Roman"/>
              <w:noProof/>
            </w:rPr>
            <w:t>Deliverable:</w:t>
          </w:r>
          <w:r>
            <w:rPr>
              <w:noProof/>
            </w:rPr>
            <w:tab/>
          </w:r>
          <w:r>
            <w:rPr>
              <w:noProof/>
            </w:rPr>
            <w:fldChar w:fldCharType="begin"/>
          </w:r>
          <w:r>
            <w:rPr>
              <w:noProof/>
            </w:rPr>
            <w:instrText xml:space="preserve"> PAGEREF _Toc263367733 \h </w:instrText>
          </w:r>
          <w:r>
            <w:rPr>
              <w:noProof/>
            </w:rPr>
          </w:r>
          <w:r>
            <w:rPr>
              <w:noProof/>
            </w:rPr>
            <w:fldChar w:fldCharType="separate"/>
          </w:r>
          <w:r>
            <w:rPr>
              <w:noProof/>
            </w:rPr>
            <w:t>26</w:t>
          </w:r>
          <w:r>
            <w:rPr>
              <w:noProof/>
            </w:rPr>
            <w:fldChar w:fldCharType="end"/>
          </w:r>
        </w:p>
        <w:p w14:paraId="7355F8F2" w14:textId="77777777" w:rsidR="0053713C" w:rsidRDefault="0053713C">
          <w:pPr>
            <w:pStyle w:val="TOC1"/>
            <w:tabs>
              <w:tab w:val="left" w:pos="382"/>
            </w:tabs>
            <w:rPr>
              <w:b w:val="0"/>
              <w:noProof/>
              <w:lang w:eastAsia="ja-JP"/>
            </w:rPr>
          </w:pPr>
          <w:r>
            <w:rPr>
              <w:noProof/>
            </w:rPr>
            <w:t>5</w:t>
          </w:r>
          <w:r>
            <w:rPr>
              <w:b w:val="0"/>
              <w:noProof/>
              <w:lang w:eastAsia="ja-JP"/>
            </w:rPr>
            <w:tab/>
          </w:r>
          <w:r>
            <w:rPr>
              <w:noProof/>
            </w:rPr>
            <w:t>CONCLUSION</w:t>
          </w:r>
          <w:r>
            <w:rPr>
              <w:noProof/>
            </w:rPr>
            <w:tab/>
          </w:r>
          <w:r>
            <w:rPr>
              <w:noProof/>
            </w:rPr>
            <w:fldChar w:fldCharType="begin"/>
          </w:r>
          <w:r>
            <w:rPr>
              <w:noProof/>
            </w:rPr>
            <w:instrText xml:space="preserve"> PAGEREF _Toc263367734 \h </w:instrText>
          </w:r>
          <w:r>
            <w:rPr>
              <w:noProof/>
            </w:rPr>
          </w:r>
          <w:r>
            <w:rPr>
              <w:noProof/>
            </w:rPr>
            <w:fldChar w:fldCharType="separate"/>
          </w:r>
          <w:r>
            <w:rPr>
              <w:noProof/>
            </w:rPr>
            <w:t>27</w:t>
          </w:r>
          <w:r>
            <w:rPr>
              <w:noProof/>
            </w:rPr>
            <w:fldChar w:fldCharType="end"/>
          </w:r>
        </w:p>
        <w:p w14:paraId="443C5A65" w14:textId="77777777" w:rsidR="0053713C" w:rsidRDefault="0053713C">
          <w:pPr>
            <w:pStyle w:val="TOC1"/>
            <w:tabs>
              <w:tab w:val="left" w:pos="382"/>
            </w:tabs>
            <w:rPr>
              <w:b w:val="0"/>
              <w:noProof/>
              <w:lang w:eastAsia="ja-JP"/>
            </w:rPr>
          </w:pPr>
          <w:r>
            <w:rPr>
              <w:noProof/>
            </w:rPr>
            <w:t>6</w:t>
          </w:r>
          <w:r>
            <w:rPr>
              <w:b w:val="0"/>
              <w:noProof/>
              <w:lang w:eastAsia="ja-JP"/>
            </w:rPr>
            <w:tab/>
          </w:r>
          <w:r>
            <w:rPr>
              <w:noProof/>
            </w:rPr>
            <w:t>REFERENCES:</w:t>
          </w:r>
          <w:r>
            <w:rPr>
              <w:noProof/>
            </w:rPr>
            <w:tab/>
          </w:r>
          <w:r>
            <w:rPr>
              <w:noProof/>
            </w:rPr>
            <w:fldChar w:fldCharType="begin"/>
          </w:r>
          <w:r>
            <w:rPr>
              <w:noProof/>
            </w:rPr>
            <w:instrText xml:space="preserve"> PAGEREF _Toc263367735 \h </w:instrText>
          </w:r>
          <w:r>
            <w:rPr>
              <w:noProof/>
            </w:rPr>
          </w:r>
          <w:r>
            <w:rPr>
              <w:noProof/>
            </w:rPr>
            <w:fldChar w:fldCharType="separate"/>
          </w:r>
          <w:r>
            <w:rPr>
              <w:noProof/>
            </w:rPr>
            <w:t>28</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0" w:name="_Toc263367704"/>
      <w:r w:rsidRPr="00A26F7F">
        <w:t>LIST OF FIGURES</w:t>
      </w:r>
      <w:bookmarkEnd w:id="0"/>
    </w:p>
    <w:p w14:paraId="66D3D059" w14:textId="77777777" w:rsidR="000321C6" w:rsidRDefault="005B6350">
      <w:pPr>
        <w:pStyle w:val="TableofFigures"/>
        <w:tabs>
          <w:tab w:val="right" w:leader="dot" w:pos="8296"/>
        </w:tabs>
        <w:rPr>
          <w:noProof/>
          <w:lang w:eastAsia="ja-JP"/>
        </w:rPr>
      </w:pPr>
      <w:r>
        <w:fldChar w:fldCharType="begin"/>
      </w:r>
      <w:r>
        <w:instrText xml:space="preserve"> TOC \t "Caption" \c </w:instrText>
      </w:r>
      <w:r>
        <w:fldChar w:fldCharType="separate"/>
      </w:r>
      <w:r w:rsidR="000321C6">
        <w:rPr>
          <w:noProof/>
        </w:rPr>
        <w:t>Figure 1: The structure of OWL 2</w:t>
      </w:r>
      <w:r w:rsidR="000321C6">
        <w:rPr>
          <w:noProof/>
        </w:rPr>
        <w:tab/>
      </w:r>
      <w:r w:rsidR="000321C6">
        <w:rPr>
          <w:noProof/>
        </w:rPr>
        <w:fldChar w:fldCharType="begin"/>
      </w:r>
      <w:r w:rsidR="000321C6">
        <w:rPr>
          <w:noProof/>
        </w:rPr>
        <w:instrText xml:space="preserve"> PAGEREF _Toc263247027 \h </w:instrText>
      </w:r>
      <w:r w:rsidR="000321C6">
        <w:rPr>
          <w:noProof/>
        </w:rPr>
      </w:r>
      <w:r w:rsidR="000321C6">
        <w:rPr>
          <w:noProof/>
        </w:rPr>
        <w:fldChar w:fldCharType="separate"/>
      </w:r>
      <w:r w:rsidR="00F3141C">
        <w:rPr>
          <w:noProof/>
        </w:rPr>
        <w:t>9</w:t>
      </w:r>
      <w:r w:rsidR="000321C6">
        <w:rPr>
          <w:noProof/>
        </w:rPr>
        <w:fldChar w:fldCharType="end"/>
      </w:r>
    </w:p>
    <w:p w14:paraId="66ECD41A" w14:textId="77777777" w:rsidR="000321C6" w:rsidRDefault="000321C6">
      <w:pPr>
        <w:pStyle w:val="TableofFigures"/>
        <w:tabs>
          <w:tab w:val="right" w:leader="dot" w:pos="8296"/>
        </w:tabs>
        <w:rPr>
          <w:noProof/>
          <w:lang w:eastAsia="ja-JP"/>
        </w:rPr>
      </w:pPr>
      <w:r>
        <w:rPr>
          <w:noProof/>
        </w:rPr>
        <w:t>Figure 2: UML diagram showing the management of ontologies using OWL API</w:t>
      </w:r>
      <w:r>
        <w:rPr>
          <w:noProof/>
        </w:rPr>
        <w:tab/>
      </w:r>
      <w:r>
        <w:rPr>
          <w:noProof/>
        </w:rPr>
        <w:fldChar w:fldCharType="begin"/>
      </w:r>
      <w:r>
        <w:rPr>
          <w:noProof/>
        </w:rPr>
        <w:instrText xml:space="preserve"> PAGEREF _Toc263247028 \h </w:instrText>
      </w:r>
      <w:r>
        <w:rPr>
          <w:noProof/>
        </w:rPr>
      </w:r>
      <w:r>
        <w:rPr>
          <w:noProof/>
        </w:rPr>
        <w:fldChar w:fldCharType="separate"/>
      </w:r>
      <w:r w:rsidR="00F3141C">
        <w:rPr>
          <w:noProof/>
        </w:rPr>
        <w:t>10</w:t>
      </w:r>
      <w:r>
        <w:rPr>
          <w:noProof/>
        </w:rPr>
        <w:fldChar w:fldCharType="end"/>
      </w:r>
    </w:p>
    <w:p w14:paraId="2691C742" w14:textId="77777777" w:rsidR="000321C6" w:rsidRDefault="000321C6">
      <w:pPr>
        <w:pStyle w:val="TableofFigures"/>
        <w:tabs>
          <w:tab w:val="right" w:leader="dot" w:pos="8296"/>
        </w:tabs>
        <w:rPr>
          <w:noProof/>
          <w:lang w:eastAsia="ja-JP"/>
        </w:rPr>
      </w:pPr>
      <w:r>
        <w:rPr>
          <w:noProof/>
        </w:rPr>
        <w:t>Figure 3: The use of faceted search in e-commerce website (Amazon)</w:t>
      </w:r>
      <w:r>
        <w:rPr>
          <w:noProof/>
        </w:rPr>
        <w:tab/>
      </w:r>
      <w:r>
        <w:rPr>
          <w:noProof/>
        </w:rPr>
        <w:fldChar w:fldCharType="begin"/>
      </w:r>
      <w:r>
        <w:rPr>
          <w:noProof/>
        </w:rPr>
        <w:instrText xml:space="preserve"> PAGEREF _Toc263247029 \h </w:instrText>
      </w:r>
      <w:r>
        <w:rPr>
          <w:noProof/>
        </w:rPr>
      </w:r>
      <w:r>
        <w:rPr>
          <w:noProof/>
        </w:rPr>
        <w:fldChar w:fldCharType="separate"/>
      </w:r>
      <w:r w:rsidR="00F3141C">
        <w:rPr>
          <w:noProof/>
        </w:rPr>
        <w:t>15</w:t>
      </w:r>
      <w:r>
        <w:rPr>
          <w:noProof/>
        </w:rPr>
        <w:fldChar w:fldCharType="end"/>
      </w:r>
    </w:p>
    <w:p w14:paraId="4195F256" w14:textId="77777777" w:rsidR="000321C6" w:rsidRDefault="000321C6">
      <w:pPr>
        <w:pStyle w:val="TableofFigures"/>
        <w:tabs>
          <w:tab w:val="right" w:leader="dot" w:pos="8296"/>
        </w:tabs>
        <w:rPr>
          <w:noProof/>
          <w:lang w:eastAsia="ja-JP"/>
        </w:rPr>
      </w:pPr>
      <w:r>
        <w:rPr>
          <w:noProof/>
        </w:rPr>
        <w:t>Figure 4: Facets are in the left hand side used to specify what is needed exactly.</w:t>
      </w:r>
      <w:r>
        <w:rPr>
          <w:noProof/>
        </w:rPr>
        <w:tab/>
      </w:r>
      <w:r>
        <w:rPr>
          <w:noProof/>
        </w:rPr>
        <w:fldChar w:fldCharType="begin"/>
      </w:r>
      <w:r>
        <w:rPr>
          <w:noProof/>
        </w:rPr>
        <w:instrText xml:space="preserve"> PAGEREF _Toc263247030 \h </w:instrText>
      </w:r>
      <w:r>
        <w:rPr>
          <w:noProof/>
        </w:rPr>
      </w:r>
      <w:r>
        <w:rPr>
          <w:noProof/>
        </w:rPr>
        <w:fldChar w:fldCharType="separate"/>
      </w:r>
      <w:r w:rsidR="00F3141C">
        <w:rPr>
          <w:noProof/>
        </w:rPr>
        <w:t>18</w:t>
      </w:r>
      <w:r>
        <w:rPr>
          <w:noProof/>
        </w:rPr>
        <w:fldChar w:fldCharType="end"/>
      </w:r>
    </w:p>
    <w:p w14:paraId="307EB266" w14:textId="77777777" w:rsidR="000321C6" w:rsidRDefault="000321C6">
      <w:pPr>
        <w:pStyle w:val="TableofFigures"/>
        <w:tabs>
          <w:tab w:val="right" w:leader="dot" w:pos="8296"/>
        </w:tabs>
        <w:rPr>
          <w:noProof/>
          <w:lang w:eastAsia="ja-JP"/>
        </w:rPr>
      </w:pPr>
      <w:r>
        <w:rPr>
          <w:noProof/>
        </w:rPr>
        <w:t>Figure 5: Project Plan</w:t>
      </w:r>
      <w:r>
        <w:rPr>
          <w:noProof/>
        </w:rPr>
        <w:tab/>
      </w:r>
      <w:r>
        <w:rPr>
          <w:noProof/>
        </w:rPr>
        <w:fldChar w:fldCharType="begin"/>
      </w:r>
      <w:r>
        <w:rPr>
          <w:noProof/>
        </w:rPr>
        <w:instrText xml:space="preserve"> PAGEREF _Toc263247031 \h </w:instrText>
      </w:r>
      <w:r>
        <w:rPr>
          <w:noProof/>
        </w:rPr>
      </w:r>
      <w:r>
        <w:rPr>
          <w:noProof/>
        </w:rPr>
        <w:fldChar w:fldCharType="separate"/>
      </w:r>
      <w:r w:rsidR="00F3141C">
        <w:rPr>
          <w:noProof/>
        </w:rPr>
        <w:t>22</w:t>
      </w:r>
      <w:r>
        <w:rPr>
          <w:noProof/>
        </w:rPr>
        <w:fldChar w:fldCharType="end"/>
      </w:r>
    </w:p>
    <w:p w14:paraId="355CA800" w14:textId="6E399101" w:rsidR="00E10FA8" w:rsidRPr="00277FCC" w:rsidRDefault="005B6350" w:rsidP="00277FCC">
      <w:pPr>
        <w:pStyle w:val="Heading1"/>
        <w:numPr>
          <w:ilvl w:val="0"/>
          <w:numId w:val="0"/>
        </w:numPr>
        <w:spacing w:line="360" w:lineRule="auto"/>
      </w:pPr>
      <w:r>
        <w:fldChar w:fldCharType="end"/>
      </w:r>
      <w:r w:rsidR="00E10FA8" w:rsidRPr="00A26F7F">
        <w:br w:type="page"/>
      </w:r>
    </w:p>
    <w:p w14:paraId="2C3C6D6D" w14:textId="393EB2C3" w:rsidR="005B7A73" w:rsidRPr="00A26F7F" w:rsidRDefault="005B7A73" w:rsidP="00F24051">
      <w:pPr>
        <w:pStyle w:val="Heading1"/>
        <w:numPr>
          <w:ilvl w:val="0"/>
          <w:numId w:val="0"/>
        </w:numPr>
        <w:spacing w:line="360" w:lineRule="auto"/>
      </w:pPr>
      <w:bookmarkStart w:id="1" w:name="_Toc263367705"/>
      <w:r w:rsidRPr="00A26F7F">
        <w:t>ABSTRACT:</w:t>
      </w:r>
      <w:bookmarkEnd w:id="1"/>
    </w:p>
    <w:p w14:paraId="2E0A8284" w14:textId="6FB20C52" w:rsidR="002A0E27" w:rsidRPr="00A26F7F" w:rsidRDefault="00174099" w:rsidP="00B82EE5">
      <w:pPr>
        <w:pStyle w:val="Heading1"/>
        <w:spacing w:line="360" w:lineRule="auto"/>
        <w:jc w:val="both"/>
      </w:pPr>
      <w:r w:rsidRPr="00A26F7F">
        <w:br w:type="page"/>
      </w:r>
      <w:bookmarkStart w:id="2" w:name="_Toc263367706"/>
      <w:r w:rsidR="005B7A73" w:rsidRPr="00A26F7F">
        <w:t>INTRODUCTION:</w:t>
      </w:r>
      <w:bookmarkEnd w:id="2"/>
    </w:p>
    <w:p w14:paraId="2941490C" w14:textId="75E9227C"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w:t>
      </w:r>
      <w:r w:rsidR="00AD685A">
        <w:rPr>
          <w:rStyle w:val="hps"/>
          <w:rFonts w:ascii="Times New Roman" w:eastAsia="Times New Roman" w:hAnsi="Times New Roman" w:cs="Times New Roman"/>
          <w:lang w:val="en"/>
        </w:rPr>
        <w:t xml:space="preserve">and represent </w:t>
      </w:r>
      <w:r w:rsidR="00CC5C73" w:rsidRPr="00A26F7F">
        <w:rPr>
          <w:rStyle w:val="hps"/>
          <w:rFonts w:ascii="Times New Roman" w:eastAsia="Times New Roman" w:hAnsi="Times New Roman" w:cs="Times New Roman"/>
          <w:lang w:val="en"/>
        </w:rPr>
        <w:t xml:space="preserve">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CD9A567"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w:t>
      </w:r>
      <w:r w:rsidR="0058376C">
        <w:rPr>
          <w:rFonts w:ascii="Times New Roman" w:hAnsi="Times New Roman" w:cs="Times New Roman"/>
        </w:rPr>
        <w:t xml:space="preserve"> reasoning techniques such as</w:t>
      </w:r>
      <w:r w:rsidR="008C444F" w:rsidRPr="00A26F7F">
        <w:rPr>
          <w:rFonts w:ascii="Times New Roman" w:hAnsi="Times New Roman" w:cs="Times New Roman"/>
        </w:rPr>
        <w:t xml:space="preserve"> description logic</w:t>
      </w:r>
      <w:r w:rsidR="007F7C4A">
        <w:rPr>
          <w:rFonts w:ascii="Times New Roman" w:hAnsi="Times New Roman" w:cs="Times New Roman"/>
        </w:rPr>
        <w:t>s</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702DDAB7" w:rsidR="00D53F48" w:rsidRPr="00A26F7F" w:rsidRDefault="00B07C7C" w:rsidP="00AC7BC6">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w:t>
      </w:r>
      <w:r w:rsidR="00004864">
        <w:rPr>
          <w:rFonts w:ascii="Times New Roman" w:hAnsi="Times New Roman" w:cs="Times New Roman"/>
        </w:rPr>
        <w:t>ime,</w:t>
      </w:r>
      <w:r w:rsidR="00C400BA" w:rsidRPr="00A26F7F">
        <w:rPr>
          <w:rFonts w:ascii="Times New Roman" w:hAnsi="Times New Roman" w:cs="Times New Roman"/>
        </w:rPr>
        <w:t xml:space="preserve"> </w:t>
      </w:r>
      <w:r w:rsidR="00004864">
        <w:rPr>
          <w:rFonts w:ascii="Times New Roman" w:hAnsi="Times New Roman" w:cs="Times New Roman"/>
        </w:rPr>
        <w:t>due to the fact that</w:t>
      </w:r>
      <w:r w:rsidR="0058516D">
        <w:rPr>
          <w:rFonts w:ascii="Times New Roman" w:hAnsi="Times New Roman" w:cs="Times New Roman"/>
        </w:rPr>
        <w:t xml:space="preserve"> the user interface act as an interactive manual.</w:t>
      </w:r>
      <w:r w:rsidR="009A71A8">
        <w:rPr>
          <w:rFonts w:ascii="Times New Roman" w:hAnsi="Times New Roman" w:cs="Times New Roman"/>
        </w:rPr>
        <w:t xml:space="preserve"> It eases the process of constructing the intended query since the process itself is guided by the interface. In addition, it saves the user time by displaying only what is the system intended to do.</w:t>
      </w:r>
      <w:r w:rsidR="00DC17E5">
        <w:rPr>
          <w:rFonts w:ascii="Times New Roman" w:hAnsi="Times New Roman" w:cs="Times New Roman"/>
        </w:rPr>
        <w:t xml:space="preserve"> The user does not need to have previous knowledge about the domain</w:t>
      </w:r>
      <w:r w:rsidR="003013E5">
        <w:rPr>
          <w:rFonts w:ascii="Times New Roman" w:hAnsi="Times New Roman" w:cs="Times New Roman"/>
        </w:rPr>
        <w:t xml:space="preserve">, because </w:t>
      </w:r>
      <w:r w:rsidR="00AC7BC6">
        <w:rPr>
          <w:rFonts w:ascii="Times New Roman" w:hAnsi="Times New Roman" w:cs="Times New Roman"/>
        </w:rPr>
        <w:t>the explicit display of the options of constructing a query</w:t>
      </w:r>
      <w:r w:rsidR="00466E11" w:rsidRPr="00A26F7F">
        <w:rPr>
          <w:rFonts w:ascii="Times New Roman" w:hAnsi="Times New Roman" w:cs="Times New Roman"/>
        </w:rPr>
        <w:t>.</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091A4855"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7D49EB">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1C2E642C"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r w:rsidR="007B0C63" w:rsidRPr="00A26F7F">
        <w:rPr>
          <w:rFonts w:ascii="Times New Roman" w:hAnsi="Times New Roman" w:cs="Times New Roman"/>
        </w:rPr>
        <w:t>SEmantic Webs and AgentS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7D49EB">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7D49EB">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Default="00AD330D" w:rsidP="00365DA2">
      <w:pPr>
        <w:pStyle w:val="Heading2"/>
        <w:spacing w:line="360" w:lineRule="auto"/>
        <w:jc w:val="both"/>
        <w:rPr>
          <w:rFonts w:ascii="Times New Roman" w:hAnsi="Times New Roman" w:cs="Times New Roman"/>
        </w:rPr>
      </w:pPr>
      <w:bookmarkStart w:id="3" w:name="_Toc263367707"/>
      <w:r w:rsidRPr="00A26F7F">
        <w:rPr>
          <w:rFonts w:ascii="Times New Roman" w:hAnsi="Times New Roman" w:cs="Times New Roman"/>
        </w:rPr>
        <w:t>Project Aims And Objectives:</w:t>
      </w:r>
      <w:bookmarkEnd w:id="3"/>
    </w:p>
    <w:p w14:paraId="74008735" w14:textId="260A3580" w:rsidR="0084774C" w:rsidRPr="00A26F7F" w:rsidRDefault="00E40783" w:rsidP="008C1F3E">
      <w:pPr>
        <w:spacing w:line="360" w:lineRule="auto"/>
        <w:jc w:val="both"/>
        <w:rPr>
          <w:rFonts w:ascii="Times New Roman" w:hAnsi="Times New Roman" w:cs="Times New Roman"/>
        </w:rPr>
      </w:pPr>
      <w:r w:rsidRPr="00EA1C7C">
        <w:rPr>
          <w:rFonts w:ascii="Times New Roman" w:hAnsi="Times New Roman" w:cs="Times New Roman"/>
        </w:rPr>
        <w:t>The aim of this project is to investigate and demonstrate the benefits of using OWL ontologies and O</w:t>
      </w:r>
      <w:r w:rsidR="00E41780" w:rsidRPr="00EA1C7C">
        <w:rPr>
          <w:rFonts w:ascii="Times New Roman" w:hAnsi="Times New Roman" w:cs="Times New Roman"/>
        </w:rPr>
        <w:t>WL API within ontology driven interface</w:t>
      </w:r>
      <w:r w:rsidR="00742E4B" w:rsidRPr="00EA1C7C">
        <w:rPr>
          <w:rFonts w:ascii="Times New Roman" w:hAnsi="Times New Roman" w:cs="Times New Roman"/>
        </w:rPr>
        <w:t xml:space="preserve"> </w:t>
      </w:r>
      <w:r w:rsidR="00742E4B" w:rsidRPr="00EA1C7C">
        <w:rPr>
          <w:rFonts w:ascii="Times New Roman" w:hAnsi="Times New Roman" w:cs="Times New Roman"/>
        </w:rPr>
        <w:fldChar w:fldCharType="begin"/>
      </w:r>
      <w:r w:rsidR="00742E4B" w:rsidRPr="00EA1C7C">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742E4B" w:rsidRPr="00EA1C7C">
        <w:rPr>
          <w:rFonts w:ascii="Times New Roman" w:hAnsi="Times New Roman" w:cs="Times New Roman"/>
        </w:rPr>
        <w:fldChar w:fldCharType="separate"/>
      </w:r>
      <w:r w:rsidR="00742E4B" w:rsidRPr="00EA1C7C">
        <w:rPr>
          <w:rFonts w:ascii="Times New Roman" w:hAnsi="Times New Roman" w:cs="Times New Roman"/>
          <w:noProof/>
        </w:rPr>
        <w:t>[5]</w:t>
      </w:r>
      <w:r w:rsidR="00742E4B" w:rsidRPr="00EA1C7C">
        <w:rPr>
          <w:rFonts w:ascii="Times New Roman" w:hAnsi="Times New Roman" w:cs="Times New Roman"/>
        </w:rPr>
        <w:fldChar w:fldCharType="end"/>
      </w:r>
      <w:r w:rsidR="00E41780" w:rsidRPr="00EA1C7C">
        <w:rPr>
          <w:rFonts w:ascii="Times New Roman" w:hAnsi="Times New Roman" w:cs="Times New Roman"/>
        </w:rPr>
        <w:t xml:space="preserve">. </w:t>
      </w:r>
      <w:r w:rsidR="004C5021">
        <w:rPr>
          <w:rFonts w:ascii="Times New Roman" w:hAnsi="Times New Roman" w:cs="Times New Roman"/>
        </w:rPr>
        <w:t xml:space="preserve">As well as, </w:t>
      </w:r>
      <w:r w:rsidR="00D819FB">
        <w:rPr>
          <w:rFonts w:ascii="Times New Roman" w:hAnsi="Times New Roman" w:cs="Times New Roman"/>
        </w:rPr>
        <w:t xml:space="preserve">making the process of checking and testing </w:t>
      </w:r>
      <w:r w:rsidR="000467DF">
        <w:rPr>
          <w:rFonts w:ascii="Times New Roman" w:hAnsi="Times New Roman" w:cs="Times New Roman"/>
        </w:rPr>
        <w:t>ontology</w:t>
      </w:r>
      <w:r w:rsidR="00D819FB">
        <w:rPr>
          <w:rFonts w:ascii="Times New Roman" w:hAnsi="Times New Roman" w:cs="Times New Roman"/>
        </w:rPr>
        <w:t xml:space="preserve"> easier for students</w:t>
      </w:r>
      <w:r w:rsidR="00A92374">
        <w:rPr>
          <w:rFonts w:ascii="Times New Roman" w:hAnsi="Times New Roman" w:cs="Times New Roman"/>
        </w:rPr>
        <w:t xml:space="preserve"> by uploading their ontologies</w:t>
      </w:r>
      <w:r w:rsidR="00D819FB">
        <w:rPr>
          <w:rFonts w:ascii="Times New Roman" w:hAnsi="Times New Roman" w:cs="Times New Roman"/>
        </w:rPr>
        <w:t>.</w:t>
      </w:r>
      <w:r w:rsidR="008C1F3E">
        <w:rPr>
          <w:rFonts w:ascii="Times New Roman" w:hAnsi="Times New Roman" w:cs="Times New Roman"/>
        </w:rPr>
        <w:t xml:space="preserve"> </w:t>
      </w:r>
      <w:r w:rsidR="00903848">
        <w:rPr>
          <w:rFonts w:ascii="Times New Roman" w:hAnsi="Times New Roman" w:cs="Times New Roman"/>
        </w:rPr>
        <w:t>This will be shown by</w:t>
      </w:r>
      <w:r w:rsidR="0056675C" w:rsidRPr="00A26F7F">
        <w:rPr>
          <w:rFonts w:ascii="Times New Roman" w:hAnsi="Times New Roman" w:cs="Times New Roman"/>
        </w:rPr>
        <w:t xml:space="preserve"> implementing a configurable and flexible </w:t>
      </w:r>
      <w:r w:rsidR="005C49B4">
        <w:rPr>
          <w:rFonts w:ascii="Times New Roman" w:hAnsi="Times New Roman" w:cs="Times New Roman"/>
        </w:rPr>
        <w:t>user interface</w:t>
      </w:r>
      <w:r w:rsidR="00DF2D59" w:rsidRPr="00A26F7F">
        <w:rPr>
          <w:rFonts w:ascii="Times New Roman" w:hAnsi="Times New Roman" w:cs="Times New Roman"/>
        </w:rPr>
        <w:t>, so that most configuration</w:t>
      </w:r>
      <w:r w:rsidR="001B2590">
        <w:rPr>
          <w:rFonts w:ascii="Times New Roman" w:hAnsi="Times New Roman" w:cs="Times New Roman"/>
        </w:rPr>
        <w:t>s</w:t>
      </w:r>
      <w:r w:rsidR="00DF2D59" w:rsidRPr="00A26F7F">
        <w:rPr>
          <w:rFonts w:ascii="Times New Roman" w:hAnsi="Times New Roman" w:cs="Times New Roman"/>
        </w:rPr>
        <w:t xml:space="preserve"> will lay in the ontology file itself</w:t>
      </w:r>
      <w:r w:rsidR="005E097F">
        <w:rPr>
          <w:rFonts w:ascii="Times New Roman" w:hAnsi="Times New Roman" w:cs="Times New Roman"/>
        </w:rPr>
        <w:t>;</w:t>
      </w:r>
      <w:r w:rsidR="00DF2D59" w:rsidRPr="00A26F7F">
        <w:rPr>
          <w:rFonts w:ascii="Times New Roman" w:hAnsi="Times New Roman" w:cs="Times New Roman"/>
        </w:rPr>
        <w:t xml:space="preserve"> and </w:t>
      </w:r>
      <w:r w:rsidR="00B76175">
        <w:rPr>
          <w:rFonts w:ascii="Times New Roman" w:hAnsi="Times New Roman" w:cs="Times New Roman"/>
        </w:rPr>
        <w:t xml:space="preserve">the </w:t>
      </w:r>
      <w:r w:rsidR="00F22906">
        <w:rPr>
          <w:rFonts w:ascii="Times New Roman" w:hAnsi="Times New Roman" w:cs="Times New Roman"/>
        </w:rPr>
        <w:t>interface</w:t>
      </w:r>
      <w:r w:rsidR="00B76175">
        <w:rPr>
          <w:rFonts w:ascii="Times New Roman" w:hAnsi="Times New Roman" w:cs="Times New Roman"/>
        </w:rPr>
        <w:t xml:space="preserve"> </w:t>
      </w:r>
      <w:r w:rsidR="00DF2D59" w:rsidRPr="00A26F7F">
        <w:rPr>
          <w:rFonts w:ascii="Times New Roman" w:hAnsi="Times New Roman" w:cs="Times New Roman"/>
        </w:rPr>
        <w:t xml:space="preserve">could browse other ontologies </w:t>
      </w:r>
      <w:r w:rsidR="00782999" w:rsidRPr="00A26F7F">
        <w:rPr>
          <w:rFonts w:ascii="Times New Roman" w:hAnsi="Times New Roman" w:cs="Times New Roman"/>
        </w:rPr>
        <w:t>that contain some specific configuration</w:t>
      </w:r>
      <w:r w:rsidR="0029456E">
        <w:rPr>
          <w:rFonts w:ascii="Times New Roman" w:hAnsi="Times New Roman" w:cs="Times New Roman"/>
        </w:rPr>
        <w:t>s</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7D49EB">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r w:rsidR="00805F80">
        <w:rPr>
          <w:rFonts w:ascii="Times New Roman" w:hAnsi="Times New Roman" w:cs="Times New Roman"/>
        </w:rPr>
        <w:t>The application is called the Manchester sushi finder.</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0DAC17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 xml:space="preserve">his aim, project was divided into </w:t>
      </w:r>
      <w:r w:rsidR="0059409D">
        <w:rPr>
          <w:rFonts w:ascii="Times New Roman" w:hAnsi="Times New Roman" w:cs="Times New Roman"/>
        </w:rPr>
        <w:t>several</w:t>
      </w:r>
      <w:r w:rsidR="008B6D2B" w:rsidRPr="00A26F7F">
        <w:rPr>
          <w:rFonts w:ascii="Times New Roman" w:hAnsi="Times New Roman" w:cs="Times New Roman"/>
        </w:rPr>
        <w:t xml:space="preserve"> of objectives.</w:t>
      </w:r>
      <w:r w:rsidR="005336A0" w:rsidRPr="00A26F7F">
        <w:rPr>
          <w:rFonts w:ascii="Times New Roman" w:hAnsi="Times New Roman" w:cs="Times New Roman"/>
        </w:rPr>
        <w:t xml:space="preserve"> The objectives of this project are:</w:t>
      </w:r>
    </w:p>
    <w:p w14:paraId="6CB4A3F7" w14:textId="16D17DBF" w:rsidR="00B62306" w:rsidRDefault="00B62306" w:rsidP="00B62306">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Gather project requirements.</w:t>
      </w:r>
    </w:p>
    <w:p w14:paraId="43A307B2" w14:textId="361CC017" w:rsidR="004C0B24" w:rsidRPr="004C0B24" w:rsidRDefault="004C0B24" w:rsidP="004C0B24">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Look at existing applications that are similar in the basic functionalities.</w:t>
      </w:r>
      <w:r w:rsidR="00530047">
        <w:rPr>
          <w:rFonts w:ascii="Times New Roman" w:hAnsi="Times New Roman" w:cs="Times New Roman"/>
        </w:rPr>
        <w:t xml:space="preserve"> Looking specifically at the Manchester pizza finder.</w:t>
      </w:r>
    </w:p>
    <w:p w14:paraId="12FE34A7" w14:textId="7DA9EB5A" w:rsidR="0077778C" w:rsidRDefault="00204C6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Increase </w:t>
      </w:r>
      <w:r w:rsidR="00063724">
        <w:rPr>
          <w:rFonts w:ascii="Times New Roman" w:hAnsi="Times New Roman" w:cs="Times New Roman"/>
        </w:rPr>
        <w:t>the reusability</w:t>
      </w:r>
      <w:r>
        <w:rPr>
          <w:rFonts w:ascii="Times New Roman" w:hAnsi="Times New Roman" w:cs="Times New Roman"/>
        </w:rPr>
        <w:t xml:space="preserve"> of the user interface</w:t>
      </w:r>
      <w:r w:rsidR="00063724">
        <w:rPr>
          <w:rFonts w:ascii="Times New Roman" w:hAnsi="Times New Roman" w:cs="Times New Roman"/>
        </w:rPr>
        <w:t xml:space="preserve"> </w:t>
      </w:r>
      <w:r w:rsidR="002314E3">
        <w:rPr>
          <w:rFonts w:ascii="Times New Roman" w:hAnsi="Times New Roman" w:cs="Times New Roman"/>
        </w:rPr>
        <w:t>by making it configurable to suite content of other conceptual models.</w:t>
      </w:r>
    </w:p>
    <w:p w14:paraId="69EF1A55" w14:textId="3B66DA0B" w:rsidR="000A44C8" w:rsidRDefault="00141F7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essibility of the system by applying filters on the content of the conceptual model or</w:t>
      </w:r>
      <w:r w:rsidR="00204C68">
        <w:rPr>
          <w:rFonts w:ascii="Times New Roman" w:hAnsi="Times New Roman" w:cs="Times New Roman"/>
        </w:rPr>
        <w:t>/and</w:t>
      </w:r>
      <w:r>
        <w:rPr>
          <w:rFonts w:ascii="Times New Roman" w:hAnsi="Times New Roman" w:cs="Times New Roman"/>
        </w:rPr>
        <w:t xml:space="preserve"> on the result of the search query</w:t>
      </w:r>
      <w:r w:rsidR="001750BE">
        <w:rPr>
          <w:rFonts w:ascii="Times New Roman" w:hAnsi="Times New Roman" w:cs="Times New Roman"/>
        </w:rPr>
        <w:t>.</w:t>
      </w:r>
      <w:r w:rsidR="008C6AE3">
        <w:rPr>
          <w:rFonts w:ascii="Times New Roman" w:hAnsi="Times New Roman" w:cs="Times New Roman"/>
        </w:rPr>
        <w:t xml:space="preserve"> </w:t>
      </w:r>
      <w:r w:rsidR="00204C68">
        <w:rPr>
          <w:rFonts w:ascii="Times New Roman" w:hAnsi="Times New Roman" w:cs="Times New Roman"/>
        </w:rPr>
        <w:t>By i</w:t>
      </w:r>
      <w:r w:rsidR="001750BE">
        <w:rPr>
          <w:rFonts w:ascii="Times New Roman" w:hAnsi="Times New Roman" w:cs="Times New Roman"/>
        </w:rPr>
        <w:t xml:space="preserve">ntroducing the notion of faceted search </w:t>
      </w:r>
      <w:r w:rsidR="00204C68">
        <w:rPr>
          <w:rFonts w:ascii="Times New Roman" w:hAnsi="Times New Roman" w:cs="Times New Roman"/>
        </w:rPr>
        <w:t>the access to specific information</w:t>
      </w:r>
      <w:r w:rsidR="00F868D9">
        <w:rPr>
          <w:rFonts w:ascii="Times New Roman" w:hAnsi="Times New Roman" w:cs="Times New Roman"/>
        </w:rPr>
        <w:t>.</w:t>
      </w:r>
    </w:p>
    <w:p w14:paraId="153E243F" w14:textId="5BBCAEA2" w:rsidR="00141F78" w:rsidRDefault="00292609"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uracy of the system, so users can only construct valid queries and they get the intended results.</w:t>
      </w:r>
      <w:r w:rsidR="003E3753">
        <w:rPr>
          <w:rFonts w:ascii="Times New Roman" w:hAnsi="Times New Roman" w:cs="Times New Roman"/>
        </w:rPr>
        <w:t xml:space="preserve"> Making the user interface driven by ontology </w:t>
      </w:r>
      <w:r w:rsidR="00561A53">
        <w:rPr>
          <w:rFonts w:ascii="Times New Roman" w:hAnsi="Times New Roman" w:cs="Times New Roman"/>
        </w:rPr>
        <w:t>and using the faceted browsing along with will increase the accuracy of what needed to be queried.</w:t>
      </w:r>
    </w:p>
    <w:p w14:paraId="5FBF001F" w14:textId="37E80996" w:rsidR="00AC0531" w:rsidRPr="009D7BDC" w:rsidRDefault="00EA1E06" w:rsidP="009D7BDC">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Provide more flexible system by </w:t>
      </w:r>
      <w:r w:rsidR="00CE67DC">
        <w:rPr>
          <w:rFonts w:ascii="Times New Roman" w:hAnsi="Times New Roman" w:cs="Times New Roman"/>
        </w:rPr>
        <w:t xml:space="preserve">saving </w:t>
      </w:r>
      <w:r w:rsidR="00700A39">
        <w:rPr>
          <w:rFonts w:ascii="Times New Roman" w:hAnsi="Times New Roman" w:cs="Times New Roman"/>
        </w:rPr>
        <w:t xml:space="preserve">most of </w:t>
      </w:r>
      <w:r w:rsidR="00C64D42">
        <w:rPr>
          <w:rFonts w:ascii="Times New Roman" w:hAnsi="Times New Roman" w:cs="Times New Roman"/>
        </w:rPr>
        <w:t xml:space="preserve">the </w:t>
      </w:r>
      <w:r w:rsidR="00CE67DC">
        <w:rPr>
          <w:rFonts w:ascii="Times New Roman" w:hAnsi="Times New Roman" w:cs="Times New Roman"/>
        </w:rPr>
        <w:t>configuration</w:t>
      </w:r>
      <w:r w:rsidR="00700A39">
        <w:rPr>
          <w:rFonts w:ascii="Times New Roman" w:hAnsi="Times New Roman" w:cs="Times New Roman"/>
        </w:rPr>
        <w:t>s</w:t>
      </w:r>
      <w:r w:rsidR="00CE67DC">
        <w:rPr>
          <w:rFonts w:ascii="Times New Roman" w:hAnsi="Times New Roman" w:cs="Times New Roman"/>
        </w:rPr>
        <w:t xml:space="preserve"> as annotations within the ontology itself.</w:t>
      </w:r>
      <w:r w:rsidR="009D7BDC">
        <w:rPr>
          <w:rFonts w:ascii="Times New Roman" w:hAnsi="Times New Roman" w:cs="Times New Roman"/>
        </w:rPr>
        <w:t xml:space="preserve"> </w:t>
      </w:r>
    </w:p>
    <w:p w14:paraId="12BD604A" w14:textId="238A64CD" w:rsidR="00F46243" w:rsidRPr="00455867" w:rsidRDefault="00724D40" w:rsidP="00455867">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Represent the conten</w:t>
      </w:r>
      <w:r w:rsidR="000B1816">
        <w:rPr>
          <w:rFonts w:ascii="Times New Roman" w:hAnsi="Times New Roman" w:cs="Times New Roman"/>
        </w:rPr>
        <w:t>t of the conceptual model with different views such as tree, and list.</w:t>
      </w:r>
      <w:r w:rsidR="00833EFD">
        <w:rPr>
          <w:rFonts w:ascii="Times New Roman" w:hAnsi="Times New Roman" w:cs="Times New Roman"/>
        </w:rPr>
        <w:t xml:space="preserve"> Users have more one option to view the content of the model.</w:t>
      </w:r>
    </w:p>
    <w:p w14:paraId="616DB795" w14:textId="7B60E7DF" w:rsidR="004454B2" w:rsidRPr="00A26F7F" w:rsidRDefault="009333FA"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4" w:name="_Toc263367708"/>
      <w:r w:rsidRPr="00A26F7F">
        <w:rPr>
          <w:rFonts w:ascii="Times New Roman" w:hAnsi="Times New Roman" w:cs="Times New Roman"/>
        </w:rPr>
        <w:t>Project Scope:</w:t>
      </w:r>
      <w:bookmarkEnd w:id="4"/>
    </w:p>
    <w:p w14:paraId="3DB6B43A" w14:textId="1164524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w:t>
      </w:r>
      <w:r w:rsidR="00204C68">
        <w:rPr>
          <w:rFonts w:ascii="Times New Roman" w:hAnsi="Times New Roman" w:cs="Times New Roman"/>
        </w:rPr>
        <w:t>benefits</w:t>
      </w:r>
      <w:r w:rsidR="007B7EBD" w:rsidRPr="00A26F7F">
        <w:rPr>
          <w:rFonts w:ascii="Times New Roman" w:hAnsi="Times New Roman" w:cs="Times New Roman"/>
        </w:rPr>
        <w:t xml:space="preserve"> of ontologies </w:t>
      </w:r>
      <w:r w:rsidR="0084498B">
        <w:rPr>
          <w:rFonts w:ascii="Times New Roman" w:hAnsi="Times New Roman" w:cs="Times New Roman"/>
        </w:rPr>
        <w:t xml:space="preserve">and OWL API </w:t>
      </w:r>
      <w:r w:rsidR="007B7EBD" w:rsidRPr="00A26F7F">
        <w:rPr>
          <w:rFonts w:ascii="Times New Roman" w:hAnsi="Times New Roman" w:cs="Times New Roman"/>
        </w:rPr>
        <w:t xml:space="preserve">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5" w:name="_Toc263367709"/>
      <w:r w:rsidRPr="00A26F7F">
        <w:rPr>
          <w:rFonts w:ascii="Times New Roman" w:hAnsi="Times New Roman" w:cs="Times New Roman"/>
        </w:rPr>
        <w:t>Report Structure:</w:t>
      </w:r>
      <w:bookmarkEnd w:id="5"/>
    </w:p>
    <w:p w14:paraId="22C2F98F" w14:textId="77777777" w:rsidR="000D4BA6" w:rsidRDefault="000D4BA6" w:rsidP="002F25C0">
      <w:pPr>
        <w:spacing w:line="360" w:lineRule="auto"/>
        <w:jc w:val="both"/>
        <w:rPr>
          <w:rFonts w:ascii="Times New Roman" w:hAnsi="Times New Roman" w:cs="Times New Roman"/>
        </w:rPr>
      </w:pPr>
      <w:r>
        <w:rPr>
          <w:rFonts w:ascii="Times New Roman" w:hAnsi="Times New Roman" w:cs="Times New Roman"/>
        </w:rPr>
        <w:t>The rest of the report is structured as follows:</w:t>
      </w:r>
    </w:p>
    <w:p w14:paraId="0D7FF47E" w14:textId="77777777" w:rsidR="00311F72" w:rsidRDefault="00C00690" w:rsidP="002F25C0">
      <w:pPr>
        <w:spacing w:line="360" w:lineRule="auto"/>
        <w:jc w:val="both"/>
        <w:rPr>
          <w:rFonts w:ascii="Times New Roman" w:hAnsi="Times New Roman" w:cs="Times New Roman"/>
        </w:rPr>
      </w:pPr>
      <w:r>
        <w:rPr>
          <w:rFonts w:ascii="Times New Roman" w:hAnsi="Times New Roman" w:cs="Times New Roman"/>
        </w:rPr>
        <w:t>Background and l</w:t>
      </w:r>
      <w:r w:rsidRPr="00C00690">
        <w:rPr>
          <w:rFonts w:ascii="Times New Roman" w:hAnsi="Times New Roman" w:cs="Times New Roman"/>
        </w:rPr>
        <w:t>iterature</w:t>
      </w:r>
      <w:r>
        <w:rPr>
          <w:rFonts w:ascii="Times New Roman" w:hAnsi="Times New Roman" w:cs="Times New Roman"/>
        </w:rPr>
        <w:t xml:space="preserve"> review Section:</w:t>
      </w:r>
    </w:p>
    <w:p w14:paraId="427D1405" w14:textId="77777777" w:rsidR="00B866D2" w:rsidRDefault="006F6CF4" w:rsidP="002F25C0">
      <w:pPr>
        <w:spacing w:line="360" w:lineRule="auto"/>
        <w:jc w:val="both"/>
        <w:rPr>
          <w:rFonts w:ascii="Times New Roman" w:hAnsi="Times New Roman" w:cs="Times New Roman"/>
        </w:rPr>
      </w:pPr>
      <w:r>
        <w:rPr>
          <w:rFonts w:ascii="Times New Roman" w:hAnsi="Times New Roman" w:cs="Times New Roman"/>
        </w:rPr>
        <w:t xml:space="preserve">This section covers </w:t>
      </w:r>
      <w:r w:rsidR="002F25C0">
        <w:rPr>
          <w:rFonts w:ascii="Times New Roman" w:hAnsi="Times New Roman" w:cs="Times New Roman"/>
        </w:rPr>
        <w:t>background information on what is needed for this project. It elaborate</w:t>
      </w:r>
      <w:r w:rsidR="0016784E">
        <w:rPr>
          <w:rFonts w:ascii="Times New Roman" w:hAnsi="Times New Roman" w:cs="Times New Roman"/>
        </w:rPr>
        <w:t>s</w:t>
      </w:r>
      <w:r w:rsidR="002F25C0">
        <w:rPr>
          <w:rFonts w:ascii="Times New Roman" w:hAnsi="Times New Roman" w:cs="Times New Roman"/>
        </w:rPr>
        <w:t xml:space="preserve"> on </w:t>
      </w:r>
      <w:r w:rsidR="0016784E">
        <w:rPr>
          <w:rFonts w:ascii="Times New Roman" w:hAnsi="Times New Roman" w:cs="Times New Roman"/>
        </w:rPr>
        <w:t xml:space="preserve">OWL ontology, OWL API, ontology-based and faceted-based interfaces, visual querying and some information about </w:t>
      </w:r>
      <w:r w:rsidR="0079615D">
        <w:rPr>
          <w:rFonts w:ascii="Times New Roman" w:hAnsi="Times New Roman" w:cs="Times New Roman"/>
        </w:rPr>
        <w:t>similar existing systems.</w:t>
      </w:r>
    </w:p>
    <w:p w14:paraId="63DC90C1" w14:textId="77777777" w:rsidR="00EE2270" w:rsidRDefault="00EE2270" w:rsidP="002F25C0">
      <w:pPr>
        <w:spacing w:line="360" w:lineRule="auto"/>
        <w:jc w:val="both"/>
        <w:rPr>
          <w:rFonts w:ascii="Times New Roman" w:hAnsi="Times New Roman" w:cs="Times New Roman"/>
        </w:rPr>
      </w:pPr>
    </w:p>
    <w:p w14:paraId="5FC0BE6F" w14:textId="478EC287" w:rsidR="00E63DD2" w:rsidRDefault="00E63DD2" w:rsidP="002F25C0">
      <w:pPr>
        <w:spacing w:line="360" w:lineRule="auto"/>
        <w:jc w:val="both"/>
        <w:rPr>
          <w:rFonts w:ascii="Times New Roman" w:hAnsi="Times New Roman" w:cs="Times New Roman"/>
        </w:rPr>
      </w:pPr>
      <w:r>
        <w:rPr>
          <w:rFonts w:ascii="Times New Roman" w:hAnsi="Times New Roman" w:cs="Times New Roman"/>
        </w:rPr>
        <w:t>Research methodology and project plan section:</w:t>
      </w:r>
    </w:p>
    <w:p w14:paraId="07D480E4" w14:textId="77777777" w:rsidR="00D9129A" w:rsidRDefault="00D9129A" w:rsidP="002F25C0">
      <w:pPr>
        <w:spacing w:line="360" w:lineRule="auto"/>
        <w:jc w:val="both"/>
        <w:rPr>
          <w:rFonts w:ascii="Times New Roman" w:hAnsi="Times New Roman" w:cs="Times New Roman"/>
        </w:rPr>
      </w:pPr>
    </w:p>
    <w:p w14:paraId="5255FB19" w14:textId="3234F49D" w:rsidR="00E63DD2" w:rsidRDefault="00E63DD2" w:rsidP="002F25C0">
      <w:pPr>
        <w:spacing w:line="360" w:lineRule="auto"/>
        <w:jc w:val="both"/>
        <w:rPr>
          <w:rFonts w:ascii="Times New Roman" w:hAnsi="Times New Roman" w:cs="Times New Roman"/>
        </w:rPr>
      </w:pPr>
      <w:r>
        <w:rPr>
          <w:rFonts w:ascii="Times New Roman" w:hAnsi="Times New Roman" w:cs="Times New Roman"/>
        </w:rPr>
        <w:t>Progress section:</w:t>
      </w:r>
    </w:p>
    <w:p w14:paraId="7E617168" w14:textId="77777777" w:rsidR="00D9129A" w:rsidRDefault="00D9129A" w:rsidP="002F25C0">
      <w:pPr>
        <w:spacing w:line="360" w:lineRule="auto"/>
        <w:jc w:val="both"/>
        <w:rPr>
          <w:rFonts w:ascii="Times New Roman" w:hAnsi="Times New Roman" w:cs="Times New Roman"/>
        </w:rPr>
      </w:pPr>
    </w:p>
    <w:p w14:paraId="2FCEF90B" w14:textId="3498E7CE" w:rsidR="00E63DD2" w:rsidRDefault="00E63DD2" w:rsidP="002F25C0">
      <w:pPr>
        <w:spacing w:line="360" w:lineRule="auto"/>
        <w:jc w:val="both"/>
        <w:rPr>
          <w:rFonts w:ascii="Times New Roman" w:hAnsi="Times New Roman" w:cs="Times New Roman"/>
        </w:rPr>
      </w:pPr>
      <w:r>
        <w:rPr>
          <w:rFonts w:ascii="Times New Roman" w:hAnsi="Times New Roman" w:cs="Times New Roman"/>
        </w:rPr>
        <w:t>Summary section:</w:t>
      </w:r>
    </w:p>
    <w:p w14:paraId="20E90CF1" w14:textId="5375CE85" w:rsidR="006218A5" w:rsidRPr="00A26F7F" w:rsidRDefault="006218A5" w:rsidP="002F25C0">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6" w:name="_Toc263367710"/>
      <w:r w:rsidRPr="00A26F7F">
        <w:t>BACKGROUND:</w:t>
      </w:r>
      <w:bookmarkEnd w:id="6"/>
    </w:p>
    <w:p w14:paraId="30048C5A" w14:textId="39A236F5" w:rsidR="003514C0" w:rsidRPr="00C962DF" w:rsidRDefault="007D2F30" w:rsidP="007D2F30">
      <w:pPr>
        <w:pStyle w:val="Heading2"/>
        <w:spacing w:line="360" w:lineRule="auto"/>
        <w:jc w:val="both"/>
        <w:rPr>
          <w:rFonts w:ascii="Times New Roman" w:hAnsi="Times New Roman" w:cs="Times New Roman"/>
        </w:rPr>
      </w:pPr>
      <w:bookmarkStart w:id="7" w:name="_Toc263367711"/>
      <w:r w:rsidRPr="00A26F7F">
        <w:rPr>
          <w:rFonts w:ascii="Times New Roman" w:hAnsi="Times New Roman" w:cs="Times New Roman"/>
        </w:rPr>
        <w:t>OWL API:</w:t>
      </w:r>
      <w:bookmarkEnd w:id="7"/>
    </w:p>
    <w:p w14:paraId="6234F9D1" w14:textId="60902B9E" w:rsidR="00A45B82" w:rsidRPr="00A26F7F" w:rsidRDefault="00831D3A" w:rsidP="007D2F30">
      <w:pPr>
        <w:spacing w:line="360" w:lineRule="auto"/>
        <w:jc w:val="both"/>
        <w:rPr>
          <w:rFonts w:ascii="Times New Roman" w:hAnsi="Times New Roman" w:cs="Times New Roman"/>
        </w:rPr>
      </w:pPr>
      <w:r>
        <w:rPr>
          <w:rFonts w:ascii="Times New Roman" w:hAnsi="Times New Roman" w:cs="Times New Roman"/>
        </w:rPr>
        <w:t xml:space="preserve">In Wikipedia </w:t>
      </w:r>
      <w:r>
        <w:rPr>
          <w:rFonts w:ascii="Times New Roman" w:hAnsi="Times New Roman" w:cs="Times New Roman"/>
        </w:rPr>
        <w:fldChar w:fldCharType="begin"/>
      </w:r>
      <w:r>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A</w:t>
      </w:r>
      <w:r w:rsidR="007D2F30" w:rsidRPr="00A26F7F">
        <w:rPr>
          <w:rFonts w:ascii="Times New Roman" w:hAnsi="Times New Roman" w:cs="Times New Roman"/>
        </w:rPr>
        <w:t xml:space="preserve">pplication Programming Interface (API) </w:t>
      </w:r>
      <w:r>
        <w:rPr>
          <w:rFonts w:ascii="Times New Roman" w:hAnsi="Times New Roman" w:cs="Times New Roman"/>
        </w:rPr>
        <w:t xml:space="preserve">is described as </w:t>
      </w:r>
      <w:r w:rsidR="007D2F30" w:rsidRPr="00A26F7F">
        <w:rPr>
          <w:rFonts w:ascii="Times New Roman" w:hAnsi="Times New Roman" w:cs="Times New Roman"/>
        </w:rPr>
        <w:t>a set of protocols that make sure the software components interact with each other in the right way</w:t>
      </w:r>
      <w:r w:rsidR="005F455A">
        <w:rPr>
          <w:rFonts w:ascii="Times New Roman" w:hAnsi="Times New Roman" w:cs="Times New Roman"/>
        </w:rPr>
        <w:t>, and it</w:t>
      </w:r>
      <w:r w:rsidR="00026B52">
        <w:rPr>
          <w:rFonts w:ascii="Times New Roman" w:hAnsi="Times New Roman" w:cs="Times New Roman"/>
        </w:rPr>
        <w:t xml:space="preserve"> could take many forms in different area</w:t>
      </w:r>
      <w:r w:rsidR="00EB08D3">
        <w:rPr>
          <w:rFonts w:ascii="Times New Roman" w:hAnsi="Times New Roman" w:cs="Times New Roman"/>
        </w:rPr>
        <w:t>s</w:t>
      </w:r>
      <w:r w:rsidR="00026B52">
        <w:rPr>
          <w:rFonts w:ascii="Times New Roman" w:hAnsi="Times New Roman" w:cs="Times New Roman"/>
        </w:rPr>
        <w:t>. It</w:t>
      </w:r>
      <w:r w:rsidR="00F86C3D">
        <w:rPr>
          <w:rFonts w:ascii="Times New Roman" w:hAnsi="Times New Roman" w:cs="Times New Roman"/>
        </w:rPr>
        <w:t xml:space="preserve"> is used </w:t>
      </w:r>
      <w:r w:rsidR="00D364C9">
        <w:rPr>
          <w:rFonts w:ascii="Times New Roman" w:hAnsi="Times New Roman" w:cs="Times New Roman"/>
        </w:rPr>
        <w:t>in</w:t>
      </w:r>
      <w:r w:rsidR="00F86C3D">
        <w:rPr>
          <w:rFonts w:ascii="Times New Roman" w:hAnsi="Times New Roman" w:cs="Times New Roman"/>
        </w:rPr>
        <w:t xml:space="preserve"> </w:t>
      </w:r>
      <w:r w:rsidR="00D364C9">
        <w:rPr>
          <w:rFonts w:ascii="Times New Roman" w:hAnsi="Times New Roman" w:cs="Times New Roman"/>
        </w:rPr>
        <w:t xml:space="preserve">the </w:t>
      </w:r>
      <w:r w:rsidR="00326B55">
        <w:rPr>
          <w:rFonts w:ascii="Times New Roman" w:hAnsi="Times New Roman" w:cs="Times New Roman"/>
        </w:rPr>
        <w:t>web</w:t>
      </w:r>
      <w:r w:rsidR="00F86C3D">
        <w:rPr>
          <w:rFonts w:ascii="Times New Roman" w:hAnsi="Times New Roman" w:cs="Times New Roman"/>
        </w:rPr>
        <w:t xml:space="preserve"> </w:t>
      </w:r>
      <w:r w:rsidR="00D364C9">
        <w:rPr>
          <w:rFonts w:ascii="Times New Roman" w:hAnsi="Times New Roman" w:cs="Times New Roman"/>
        </w:rPr>
        <w:t>as</w:t>
      </w:r>
      <w:r w:rsidR="00F86C3D">
        <w:rPr>
          <w:rFonts w:ascii="Times New Roman" w:hAnsi="Times New Roman" w:cs="Times New Roman"/>
        </w:rPr>
        <w:t xml:space="preserve"> a set of Hypertext Transfer Protocol (HTTP)</w:t>
      </w:r>
      <w:r w:rsidR="00047939">
        <w:rPr>
          <w:rFonts w:ascii="Times New Roman" w:hAnsi="Times New Roman" w:cs="Times New Roman"/>
        </w:rPr>
        <w:t>.</w:t>
      </w:r>
      <w:r w:rsidR="005C3122">
        <w:rPr>
          <w:rFonts w:ascii="Times New Roman" w:hAnsi="Times New Roman" w:cs="Times New Roman"/>
        </w:rPr>
        <w:t xml:space="preserve"> </w:t>
      </w:r>
      <w:r w:rsidR="00035BBC">
        <w:rPr>
          <w:rFonts w:ascii="Times New Roman" w:hAnsi="Times New Roman" w:cs="Times New Roman"/>
        </w:rPr>
        <w:t xml:space="preserve">Also, it has heavy use as libraries of programming </w:t>
      </w:r>
      <w:r w:rsidR="00440789">
        <w:rPr>
          <w:rFonts w:ascii="Times New Roman" w:hAnsi="Times New Roman" w:cs="Times New Roman"/>
        </w:rPr>
        <w:t>language</w:t>
      </w:r>
      <w:r w:rsidR="00035BBC">
        <w:rPr>
          <w:rFonts w:ascii="Times New Roman" w:hAnsi="Times New Roman" w:cs="Times New Roman"/>
        </w:rPr>
        <w:t>.</w:t>
      </w:r>
      <w:r w:rsidR="00026B52">
        <w:rPr>
          <w:rFonts w:ascii="Times New Roman" w:hAnsi="Times New Roman" w:cs="Times New Roman"/>
        </w:rPr>
        <w:t xml:space="preserve"> </w:t>
      </w:r>
      <w:r w:rsidR="000F7F1C">
        <w:rPr>
          <w:rFonts w:ascii="Times New Roman" w:hAnsi="Times New Roman" w:cs="Times New Roman"/>
        </w:rPr>
        <w:t xml:space="preserve">API is used in different forms such as libraries </w:t>
      </w:r>
      <w:r w:rsidR="0018372F">
        <w:rPr>
          <w:rFonts w:ascii="Times New Roman" w:hAnsi="Times New Roman" w:cs="Times New Roman"/>
        </w:rPr>
        <w:t>of programming languages</w:t>
      </w:r>
      <w:r w:rsidR="000E6569">
        <w:rPr>
          <w:rFonts w:ascii="Times New Roman" w:hAnsi="Times New Roman" w:cs="Times New Roman"/>
        </w:rPr>
        <w:t>.</w:t>
      </w:r>
      <w:r w:rsidR="00C455E5">
        <w:rPr>
          <w:rFonts w:ascii="Times New Roman" w:hAnsi="Times New Roman" w:cs="Times New Roman"/>
        </w:rPr>
        <w:t xml:space="preserve"> For example, Java APIs</w:t>
      </w:r>
      <w:r w:rsidR="00D71B53">
        <w:rPr>
          <w:rFonts w:ascii="Times New Roman" w:hAnsi="Times New Roman" w:cs="Times New Roman"/>
        </w:rPr>
        <w:t>.</w:t>
      </w:r>
      <w:r w:rsidR="000E6569">
        <w:rPr>
          <w:rFonts w:ascii="Times New Roman" w:hAnsi="Times New Roman" w:cs="Times New Roman"/>
        </w:rPr>
        <w:t xml:space="preserve"> </w:t>
      </w:r>
      <w:r w:rsidR="0017276E">
        <w:rPr>
          <w:rFonts w:ascii="Times New Roman" w:hAnsi="Times New Roman" w:cs="Times New Roman"/>
        </w:rPr>
        <w:t xml:space="preserve">In </w:t>
      </w:r>
      <w:r w:rsidR="00204F44">
        <w:rPr>
          <w:rFonts w:ascii="Times New Roman" w:hAnsi="Times New Roman" w:cs="Times New Roman"/>
        </w:rPr>
        <w:t>object-oriented</w:t>
      </w:r>
      <w:r w:rsidR="0017276E">
        <w:rPr>
          <w:rFonts w:ascii="Times New Roman" w:hAnsi="Times New Roman" w:cs="Times New Roman"/>
        </w:rPr>
        <w:t xml:space="preserve"> languages</w:t>
      </w:r>
      <w:r w:rsidR="007B5FD9">
        <w:rPr>
          <w:rFonts w:ascii="Times New Roman" w:hAnsi="Times New Roman" w:cs="Times New Roman"/>
        </w:rPr>
        <w:t xml:space="preserve"> like java</w:t>
      </w:r>
      <w:r w:rsidR="00CE4F54">
        <w:rPr>
          <w:rFonts w:ascii="Times New Roman" w:hAnsi="Times New Roman" w:cs="Times New Roman"/>
        </w:rPr>
        <w:t xml:space="preserve">, </w:t>
      </w:r>
      <w:r w:rsidR="007616F5">
        <w:rPr>
          <w:rFonts w:ascii="Times New Roman" w:hAnsi="Times New Roman" w:cs="Times New Roman"/>
        </w:rPr>
        <w:t>the API is a set of classes and methods to be accessed and used.</w:t>
      </w:r>
      <w:r w:rsidR="00FB5CD3">
        <w:rPr>
          <w:rFonts w:ascii="Times New Roman" w:hAnsi="Times New Roman" w:cs="Times New Roman"/>
        </w:rPr>
        <w:t xml:space="preserve"> </w:t>
      </w:r>
      <w:r w:rsidR="00A86E2B">
        <w:rPr>
          <w:rFonts w:ascii="Times New Roman" w:hAnsi="Times New Roman" w:cs="Times New Roman"/>
        </w:rPr>
        <w:t xml:space="preserve">Basic examples </w:t>
      </w:r>
      <w:r w:rsidR="000A0818">
        <w:rPr>
          <w:rFonts w:ascii="Times New Roman" w:hAnsi="Times New Roman" w:cs="Times New Roman"/>
        </w:rPr>
        <w:t>would be like using the inputting and outputting classes</w:t>
      </w:r>
      <w:r w:rsidR="005F0D7D">
        <w:rPr>
          <w:rFonts w:ascii="Times New Roman" w:hAnsi="Times New Roman" w:cs="Times New Roman"/>
        </w:rPr>
        <w:t xml:space="preserve"> </w:t>
      </w:r>
      <w:r w:rsidR="004A5A7D">
        <w:rPr>
          <w:rFonts w:ascii="Times New Roman" w:hAnsi="Times New Roman" w:cs="Times New Roman"/>
        </w:rPr>
        <w:t>e.g. (</w:t>
      </w:r>
      <w:r w:rsidR="00C1661A">
        <w:rPr>
          <w:rFonts w:ascii="Times New Roman" w:hAnsi="Times New Roman" w:cs="Times New Roman"/>
        </w:rPr>
        <w:t>BufferedReader and BufferedWriter classes</w:t>
      </w:r>
      <w:r w:rsidR="005C021C">
        <w:rPr>
          <w:rFonts w:ascii="Times New Roman" w:hAnsi="Times New Roman" w:cs="Times New Roman"/>
        </w:rPr>
        <w:t xml:space="preserve"> in java</w:t>
      </w:r>
      <w:r w:rsidR="004A5A7D">
        <w:rPr>
          <w:rFonts w:ascii="Times New Roman" w:hAnsi="Times New Roman" w:cs="Times New Roman"/>
        </w:rPr>
        <w:t>)</w:t>
      </w:r>
      <w:r w:rsidR="00204F44">
        <w:rPr>
          <w:rFonts w:ascii="Times New Roman" w:hAnsi="Times New Roman" w:cs="Times New Roman"/>
        </w:rPr>
        <w:t>.</w:t>
      </w:r>
      <w:r w:rsidR="00043F2D">
        <w:rPr>
          <w:rFonts w:ascii="Times New Roman" w:hAnsi="Times New Roman" w:cs="Times New Roman"/>
        </w:rPr>
        <w:t xml:space="preserve"> </w:t>
      </w:r>
      <w:r w:rsidR="005230F5">
        <w:rPr>
          <w:rFonts w:ascii="Times New Roman" w:hAnsi="Times New Roman" w:cs="Times New Roman"/>
        </w:rPr>
        <w:t xml:space="preserve">Since this project </w:t>
      </w:r>
      <w:r w:rsidR="00981181">
        <w:rPr>
          <w:rFonts w:ascii="Times New Roman" w:hAnsi="Times New Roman" w:cs="Times New Roman"/>
        </w:rPr>
        <w:t>will be built</w:t>
      </w:r>
      <w:r w:rsidR="005230F5">
        <w:rPr>
          <w:rFonts w:ascii="Times New Roman" w:hAnsi="Times New Roman" w:cs="Times New Roman"/>
        </w:rPr>
        <w:t xml:space="preserve"> using </w:t>
      </w:r>
      <w:r w:rsidR="004868E2">
        <w:rPr>
          <w:rFonts w:ascii="Times New Roman" w:hAnsi="Times New Roman" w:cs="Times New Roman"/>
        </w:rPr>
        <w:t>java-programming</w:t>
      </w:r>
      <w:r w:rsidR="005230F5">
        <w:rPr>
          <w:rFonts w:ascii="Times New Roman" w:hAnsi="Times New Roman" w:cs="Times New Roman"/>
        </w:rPr>
        <w:t xml:space="preserve"> language</w:t>
      </w:r>
      <w:r w:rsidR="00B45B45">
        <w:rPr>
          <w:rFonts w:ascii="Times New Roman" w:hAnsi="Times New Roman" w:cs="Times New Roman"/>
        </w:rPr>
        <w:t xml:space="preserve">, </w:t>
      </w:r>
      <w:r w:rsidR="00F757A2">
        <w:rPr>
          <w:rFonts w:ascii="Times New Roman" w:hAnsi="Times New Roman" w:cs="Times New Roman"/>
        </w:rPr>
        <w:t xml:space="preserve">the API used is a java API </w:t>
      </w:r>
      <w:r w:rsidR="004B7FE0">
        <w:rPr>
          <w:rFonts w:ascii="Times New Roman" w:hAnsi="Times New Roman" w:cs="Times New Roman"/>
        </w:rPr>
        <w:t>which is</w:t>
      </w:r>
      <w:r w:rsidR="00F757A2">
        <w:rPr>
          <w:rFonts w:ascii="Times New Roman" w:hAnsi="Times New Roman" w:cs="Times New Roman"/>
        </w:rPr>
        <w:t xml:space="preserve"> called OWL API.</w:t>
      </w:r>
      <w:r w:rsidR="007B5FD9">
        <w:rPr>
          <w:rFonts w:ascii="Times New Roman" w:hAnsi="Times New Roman" w:cs="Times New Roman"/>
        </w:rPr>
        <w:t xml:space="preserve"> </w:t>
      </w:r>
      <w:r w:rsidR="00E4663C">
        <w:rPr>
          <w:rFonts w:ascii="Times New Roman" w:hAnsi="Times New Roman" w:cs="Times New Roman"/>
        </w:rPr>
        <w:t xml:space="preserve">OWL API is a set of classes and methods that facilitate the access to </w:t>
      </w:r>
      <w:r w:rsidR="00E4663C" w:rsidRPr="00A26F7F">
        <w:rPr>
          <w:rFonts w:ascii="Times New Roman" w:hAnsi="Times New Roman" w:cs="Times New Roman"/>
        </w:rPr>
        <w:t>Web Ontology Language (OWL)</w:t>
      </w:r>
      <w:r w:rsidR="00E4663C">
        <w:rPr>
          <w:rFonts w:ascii="Times New Roman" w:hAnsi="Times New Roman" w:cs="Times New Roman"/>
        </w:rPr>
        <w:t xml:space="preserve"> ontologies.</w:t>
      </w:r>
      <w:r w:rsidR="00AA72FB">
        <w:rPr>
          <w:rFonts w:ascii="Times New Roman" w:hAnsi="Times New Roman" w:cs="Times New Roman"/>
        </w:rPr>
        <w:t xml:space="preserve"> It </w:t>
      </w:r>
      <w:r w:rsidR="00CD0914">
        <w:rPr>
          <w:rFonts w:ascii="Times New Roman" w:hAnsi="Times New Roman" w:cs="Times New Roman"/>
        </w:rPr>
        <w:t>create</w:t>
      </w:r>
      <w:r w:rsidR="007F7735">
        <w:rPr>
          <w:rFonts w:ascii="Times New Roman" w:hAnsi="Times New Roman" w:cs="Times New Roman"/>
        </w:rPr>
        <w:t>s</w:t>
      </w:r>
      <w:r w:rsidR="00CD0914">
        <w:rPr>
          <w:rFonts w:ascii="Times New Roman" w:hAnsi="Times New Roman" w:cs="Times New Roman"/>
        </w:rPr>
        <w:t xml:space="preserve"> objects that represent ontologies objects and </w:t>
      </w:r>
      <w:r w:rsidR="00AA72FB">
        <w:rPr>
          <w:rFonts w:ascii="Times New Roman" w:hAnsi="Times New Roman" w:cs="Times New Roman"/>
        </w:rPr>
        <w:t xml:space="preserve">manages the </w:t>
      </w:r>
      <w:r w:rsidR="00CD0914">
        <w:rPr>
          <w:rFonts w:ascii="Times New Roman" w:hAnsi="Times New Roman" w:cs="Times New Roman"/>
        </w:rPr>
        <w:t>interactivity between them</w:t>
      </w:r>
      <w:r w:rsidR="00FE452B">
        <w:rPr>
          <w:rFonts w:ascii="Times New Roman" w:hAnsi="Times New Roman" w:cs="Times New Roman"/>
        </w:rPr>
        <w:t xml:space="preserve"> and any other program</w:t>
      </w:r>
      <w:r w:rsidR="007D2F30" w:rsidRPr="00A26F7F">
        <w:rPr>
          <w:rFonts w:ascii="Times New Roman" w:hAnsi="Times New Roman" w:cs="Times New Roman"/>
        </w:rPr>
        <w:t>.</w:t>
      </w:r>
      <w:r w:rsidR="0047095D">
        <w:rPr>
          <w:rFonts w:ascii="Times New Roman" w:hAnsi="Times New Roman" w:cs="Times New Roman"/>
        </w:rPr>
        <w:t xml:space="preserve"> </w:t>
      </w:r>
      <w:r w:rsidR="0049130F">
        <w:rPr>
          <w:rFonts w:ascii="Times New Roman" w:hAnsi="Times New Roman" w:cs="Times New Roman"/>
        </w:rPr>
        <w:t>OWL API consists of two terms</w:t>
      </w:r>
      <w:r w:rsidR="003A1728">
        <w:rPr>
          <w:rFonts w:ascii="Times New Roman" w:hAnsi="Times New Roman" w:cs="Times New Roman"/>
        </w:rPr>
        <w:t>, so farther clarification is needed.</w:t>
      </w:r>
      <w:r w:rsidR="00A45B82">
        <w:rPr>
          <w:rFonts w:ascii="Times New Roman" w:hAnsi="Times New Roman" w:cs="Times New Roman"/>
        </w:rPr>
        <w:t xml:space="preserve"> The following two subsections talk about </w:t>
      </w:r>
      <w:r w:rsidR="000A38AF">
        <w:rPr>
          <w:rFonts w:ascii="Times New Roman" w:hAnsi="Times New Roman" w:cs="Times New Roman"/>
        </w:rPr>
        <w:t>OWL and OWL API</w:t>
      </w:r>
      <w:r w:rsidR="00967966">
        <w:rPr>
          <w:rFonts w:ascii="Times New Roman" w:hAnsi="Times New Roman" w:cs="Times New Roman"/>
        </w:rPr>
        <w:t xml:space="preserve"> </w:t>
      </w:r>
      <w:r w:rsidR="00BA263A">
        <w:rPr>
          <w:rFonts w:ascii="Times New Roman" w:hAnsi="Times New Roman" w:cs="Times New Roman"/>
        </w:rPr>
        <w:t>separately</w:t>
      </w:r>
      <w:r w:rsidR="00967966">
        <w:rPr>
          <w:rFonts w:ascii="Times New Roman" w:hAnsi="Times New Roman" w:cs="Times New Roman"/>
        </w:rPr>
        <w:t>.</w:t>
      </w:r>
    </w:p>
    <w:p w14:paraId="56A704C3" w14:textId="77777777" w:rsidR="007D2F30" w:rsidRPr="00A26F7F" w:rsidRDefault="007D2F30" w:rsidP="007D2F30">
      <w:pPr>
        <w:pStyle w:val="Heading3"/>
        <w:spacing w:line="360" w:lineRule="auto"/>
        <w:rPr>
          <w:rFonts w:ascii="Times New Roman" w:hAnsi="Times New Roman" w:cs="Times New Roman"/>
        </w:rPr>
      </w:pPr>
      <w:bookmarkStart w:id="8" w:name="_Toc263367712"/>
      <w:r w:rsidRPr="00A26F7F">
        <w:rPr>
          <w:rFonts w:ascii="Times New Roman" w:hAnsi="Times New Roman" w:cs="Times New Roman"/>
        </w:rPr>
        <w:t>OWL</w:t>
      </w:r>
      <w:bookmarkEnd w:id="8"/>
    </w:p>
    <w:p w14:paraId="606E9E6E" w14:textId="28C0B08E" w:rsidR="007D2F30" w:rsidRDefault="007D2F30" w:rsidP="007D2F30">
      <w:pPr>
        <w:spacing w:line="360" w:lineRule="auto"/>
        <w:jc w:val="both"/>
        <w:rPr>
          <w:rFonts w:ascii="Times New Roman" w:hAnsi="Times New Roman" w:cs="Times New Roman"/>
        </w:rPr>
      </w:pPr>
      <w:r w:rsidRPr="00A26F7F">
        <w:rPr>
          <w:rFonts w:ascii="Times New Roman" w:hAnsi="Times New Roman" w:cs="Times New Roman"/>
        </w:rPr>
        <w:t>OWL is a semantic web language</w:t>
      </w:r>
      <w:r w:rsidR="00746B25">
        <w:rPr>
          <w:rFonts w:ascii="Times New Roman" w:hAnsi="Times New Roman" w:cs="Times New Roman"/>
        </w:rPr>
        <w:t xml:space="preserve"> that </w:t>
      </w:r>
      <w:r w:rsidRPr="00A26F7F">
        <w:rPr>
          <w:rFonts w:ascii="Times New Roman" w:hAnsi="Times New Roman" w:cs="Times New Roman"/>
        </w:rPr>
        <w:t>represent</w:t>
      </w:r>
      <w:r w:rsidR="008D487F">
        <w:rPr>
          <w:rFonts w:ascii="Times New Roman" w:hAnsi="Times New Roman" w:cs="Times New Roman"/>
        </w:rPr>
        <w:t>s</w:t>
      </w:r>
      <w:r w:rsidRPr="00A26F7F">
        <w:rPr>
          <w:rFonts w:ascii="Times New Roman" w:hAnsi="Times New Roman" w:cs="Times New Roman"/>
        </w:rPr>
        <w:t xml:space="preserve"> things about the world, group of things,</w:t>
      </w:r>
      <w:r w:rsidR="00A52BDD">
        <w:rPr>
          <w:rFonts w:ascii="Times New Roman" w:hAnsi="Times New Roman" w:cs="Times New Roman"/>
        </w:rPr>
        <w:t xml:space="preserve"> and the relations between them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sidR="00F5049C">
        <w:rPr>
          <w:rFonts w:ascii="Times New Roman" w:hAnsi="Times New Roman" w:cs="Times New Roman"/>
        </w:rPr>
        <w:t xml:space="preserve"> </w:t>
      </w:r>
      <w:r w:rsidR="0062603A">
        <w:rPr>
          <w:rFonts w:ascii="Times New Roman" w:hAnsi="Times New Roman" w:cs="Times New Roman"/>
        </w:rPr>
        <w:t xml:space="preserve">It </w:t>
      </w:r>
      <w:r w:rsidR="005B4B64">
        <w:rPr>
          <w:rFonts w:ascii="Times New Roman" w:hAnsi="Times New Roman" w:cs="Times New Roman"/>
        </w:rPr>
        <w:t xml:space="preserve">is </w:t>
      </w:r>
      <w:r w:rsidR="0062603A">
        <w:rPr>
          <w:rFonts w:ascii="Times New Roman" w:hAnsi="Times New Roman" w:cs="Times New Roman"/>
        </w:rPr>
        <w:t>able to represent explicit and implicit things</w:t>
      </w:r>
      <w:r w:rsidR="005B4B64">
        <w:rPr>
          <w:rFonts w:ascii="Times New Roman" w:hAnsi="Times New Roman" w:cs="Times New Roman"/>
        </w:rPr>
        <w:t xml:space="preserve"> </w:t>
      </w:r>
      <w:r w:rsidR="00A20732">
        <w:rPr>
          <w:rFonts w:ascii="Times New Roman" w:hAnsi="Times New Roman" w:cs="Times New Roman"/>
        </w:rPr>
        <w:fldChar w:fldCharType="begin"/>
      </w:r>
      <w:r w:rsidR="00A20732">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A20732">
        <w:rPr>
          <w:rFonts w:ascii="Times New Roman" w:hAnsi="Times New Roman" w:cs="Times New Roman"/>
        </w:rPr>
        <w:fldChar w:fldCharType="separate"/>
      </w:r>
      <w:r w:rsidR="00A20732">
        <w:rPr>
          <w:rFonts w:ascii="Times New Roman" w:hAnsi="Times New Roman" w:cs="Times New Roman"/>
          <w:noProof/>
        </w:rPr>
        <w:t>[7]</w:t>
      </w:r>
      <w:r w:rsidR="00A20732">
        <w:rPr>
          <w:rFonts w:ascii="Times New Roman" w:hAnsi="Times New Roman" w:cs="Times New Roman"/>
        </w:rPr>
        <w:fldChar w:fldCharType="end"/>
      </w:r>
      <w:r w:rsidR="00B4743A">
        <w:rPr>
          <w:rFonts w:ascii="Times New Roman" w:hAnsi="Times New Roman" w:cs="Times New Roman"/>
        </w:rPr>
        <w:t>.</w:t>
      </w:r>
      <w:r w:rsidR="00A20732">
        <w:rPr>
          <w:rFonts w:ascii="Times New Roman" w:hAnsi="Times New Roman" w:cs="Times New Roman"/>
        </w:rPr>
        <w:t xml:space="preserve"> </w:t>
      </w:r>
      <w:r w:rsidR="005353A3">
        <w:rPr>
          <w:rFonts w:ascii="Times New Roman" w:hAnsi="Times New Roman" w:cs="Times New Roman"/>
        </w:rPr>
        <w:t>The</w:t>
      </w:r>
      <w:r w:rsidR="00C6137A">
        <w:rPr>
          <w:rFonts w:ascii="Times New Roman" w:hAnsi="Times New Roman" w:cs="Times New Roman"/>
        </w:rPr>
        <w:t xml:space="preserve"> intention</w:t>
      </w:r>
      <w:r w:rsidR="005353A3">
        <w:rPr>
          <w:rFonts w:ascii="Times New Roman" w:hAnsi="Times New Roman" w:cs="Times New Roman"/>
        </w:rPr>
        <w:t xml:space="preserve"> </w:t>
      </w:r>
      <w:r w:rsidR="00C6137A">
        <w:rPr>
          <w:rFonts w:ascii="Times New Roman" w:hAnsi="Times New Roman" w:cs="Times New Roman"/>
        </w:rPr>
        <w:t>behind creating</w:t>
      </w:r>
      <w:r w:rsidR="005353A3">
        <w:rPr>
          <w:rFonts w:ascii="Times New Roman" w:hAnsi="Times New Roman" w:cs="Times New Roman"/>
        </w:rPr>
        <w:t xml:space="preserve"> OWL </w:t>
      </w:r>
      <w:r w:rsidR="00C6137A">
        <w:rPr>
          <w:rFonts w:ascii="Times New Roman" w:hAnsi="Times New Roman" w:cs="Times New Roman"/>
        </w:rPr>
        <w:t xml:space="preserve">is </w:t>
      </w:r>
      <w:r w:rsidR="005353A3">
        <w:rPr>
          <w:rFonts w:ascii="Times New Roman" w:hAnsi="Times New Roman" w:cs="Times New Roman"/>
        </w:rPr>
        <w:t>to be used not only by human but also by applications</w:t>
      </w:r>
      <w:r w:rsidR="00C6137A">
        <w:rPr>
          <w:rFonts w:ascii="Times New Roman" w:hAnsi="Times New Roman" w:cs="Times New Roman"/>
        </w:rPr>
        <w:t xml:space="preserve"> </w:t>
      </w:r>
      <w:r w:rsidR="00C6137A">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C6137A">
        <w:rPr>
          <w:rFonts w:ascii="Times New Roman" w:hAnsi="Times New Roman" w:cs="Times New Roman"/>
        </w:rPr>
        <w:fldChar w:fldCharType="separate"/>
      </w:r>
      <w:r w:rsidR="00C6137A">
        <w:rPr>
          <w:rFonts w:ascii="Times New Roman" w:hAnsi="Times New Roman" w:cs="Times New Roman"/>
          <w:noProof/>
        </w:rPr>
        <w:t>[9]</w:t>
      </w:r>
      <w:r w:rsidR="00C6137A">
        <w:rPr>
          <w:rFonts w:ascii="Times New Roman" w:hAnsi="Times New Roman" w:cs="Times New Roman"/>
        </w:rPr>
        <w:fldChar w:fldCharType="end"/>
      </w:r>
      <w:r w:rsidR="005353A3">
        <w:rPr>
          <w:rFonts w:ascii="Times New Roman" w:hAnsi="Times New Roman" w:cs="Times New Roman"/>
        </w:rPr>
        <w:t>.</w:t>
      </w:r>
      <w:r w:rsidR="0017182C">
        <w:rPr>
          <w:rFonts w:ascii="Times New Roman" w:hAnsi="Times New Roman" w:cs="Times New Roman"/>
        </w:rPr>
        <w:t xml:space="preserve"> </w:t>
      </w:r>
      <w:r w:rsidR="00CC6763">
        <w:rPr>
          <w:rFonts w:ascii="Times New Roman" w:hAnsi="Times New Roman" w:cs="Times New Roman"/>
        </w:rPr>
        <w:t>OWL can be access from machines because</w:t>
      </w:r>
      <w:r w:rsidR="00057B53">
        <w:rPr>
          <w:rFonts w:ascii="Times New Roman" w:hAnsi="Times New Roman" w:cs="Times New Roman"/>
        </w:rPr>
        <w:t xml:space="preserve"> it is based on </w:t>
      </w:r>
      <w:r w:rsidR="00CC6763">
        <w:rPr>
          <w:rFonts w:ascii="Times New Roman" w:hAnsi="Times New Roman" w:cs="Times New Roman"/>
        </w:rPr>
        <w:t xml:space="preserve">computational logic </w:t>
      </w:r>
      <w:r w:rsidR="00424A24">
        <w:rPr>
          <w:rFonts w:ascii="Times New Roman" w:hAnsi="Times New Roman" w:cs="Times New Roman"/>
        </w:rPr>
        <w:t xml:space="preserve">so that the machine using some </w:t>
      </w:r>
      <w:r w:rsidR="00D5764D">
        <w:rPr>
          <w:rFonts w:ascii="Times New Roman" w:hAnsi="Times New Roman" w:cs="Times New Roman"/>
        </w:rPr>
        <w:t>software</w:t>
      </w:r>
      <w:r w:rsidR="00424A24">
        <w:rPr>
          <w:rFonts w:ascii="Times New Roman" w:hAnsi="Times New Roman" w:cs="Times New Roman"/>
        </w:rPr>
        <w:t xml:space="preserve"> can reason over them </w:t>
      </w:r>
      <w:r w:rsidR="0084588F">
        <w:rPr>
          <w:rFonts w:ascii="Times New Roman" w:hAnsi="Times New Roman" w:cs="Times New Roman"/>
        </w:rPr>
        <w:fldChar w:fldCharType="begin"/>
      </w:r>
      <w:r w:rsidR="0084588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4588F">
        <w:rPr>
          <w:rFonts w:ascii="Times New Roman" w:hAnsi="Times New Roman" w:cs="Times New Roman"/>
        </w:rPr>
        <w:fldChar w:fldCharType="separate"/>
      </w:r>
      <w:r w:rsidR="0084588F">
        <w:rPr>
          <w:rFonts w:ascii="Times New Roman" w:hAnsi="Times New Roman" w:cs="Times New Roman"/>
          <w:noProof/>
        </w:rPr>
        <w:t>[7]</w:t>
      </w:r>
      <w:r w:rsidR="0084588F">
        <w:rPr>
          <w:rFonts w:ascii="Times New Roman" w:hAnsi="Times New Roman" w:cs="Times New Roman"/>
        </w:rPr>
        <w:fldChar w:fldCharType="end"/>
      </w:r>
      <w:r w:rsidR="004A0977">
        <w:rPr>
          <w:rFonts w:ascii="Times New Roman" w:hAnsi="Times New Roman" w:cs="Times New Roman"/>
        </w:rPr>
        <w:t>.</w:t>
      </w:r>
      <w:r w:rsidR="00E84663">
        <w:rPr>
          <w:rFonts w:ascii="Times New Roman" w:hAnsi="Times New Roman" w:cs="Times New Roman"/>
        </w:rPr>
        <w:t xml:space="preserve"> </w:t>
      </w:r>
      <w:r w:rsidR="00017555">
        <w:rPr>
          <w:rFonts w:ascii="Times New Roman" w:hAnsi="Times New Roman" w:cs="Times New Roman"/>
        </w:rPr>
        <w:t>There are two versions of OWL: OWL and OWL 2</w:t>
      </w:r>
      <w:r w:rsidR="006868F0">
        <w:rPr>
          <w:rFonts w:ascii="Times New Roman" w:hAnsi="Times New Roman" w:cs="Times New Roman"/>
        </w:rPr>
        <w:t xml:space="preserve"> </w:t>
      </w:r>
      <w:r w:rsidR="006868F0">
        <w:rPr>
          <w:rFonts w:ascii="Times New Roman" w:hAnsi="Times New Roman" w:cs="Times New Roman"/>
        </w:rPr>
        <w:fldChar w:fldCharType="begin"/>
      </w:r>
      <w:r w:rsidR="006868F0">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6868F0">
        <w:rPr>
          <w:rFonts w:ascii="Times New Roman" w:hAnsi="Times New Roman" w:cs="Times New Roman"/>
        </w:rPr>
        <w:fldChar w:fldCharType="separate"/>
      </w:r>
      <w:r w:rsidR="006868F0">
        <w:rPr>
          <w:rFonts w:ascii="Times New Roman" w:hAnsi="Times New Roman" w:cs="Times New Roman"/>
          <w:noProof/>
        </w:rPr>
        <w:t>[7]</w:t>
      </w:r>
      <w:r w:rsidR="006868F0">
        <w:rPr>
          <w:rFonts w:ascii="Times New Roman" w:hAnsi="Times New Roman" w:cs="Times New Roman"/>
        </w:rPr>
        <w:fldChar w:fldCharType="end"/>
      </w:r>
      <w:r w:rsidR="006868F0">
        <w:rPr>
          <w:rFonts w:ascii="Times New Roman" w:hAnsi="Times New Roman" w:cs="Times New Roman"/>
        </w:rPr>
        <w:t>.</w:t>
      </w:r>
      <w:r w:rsidR="00665F76">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68233C69" w14:textId="77777777" w:rsidR="00EC5D95" w:rsidRDefault="00EC5D95" w:rsidP="007D2F30">
      <w:pPr>
        <w:spacing w:line="360" w:lineRule="auto"/>
        <w:jc w:val="both"/>
        <w:rPr>
          <w:rFonts w:ascii="Times New Roman" w:hAnsi="Times New Roman" w:cs="Times New Roman"/>
        </w:rPr>
      </w:pPr>
    </w:p>
    <w:p w14:paraId="2AD16941" w14:textId="4571CB40" w:rsidR="00EC5D95" w:rsidRDefault="001C73FF" w:rsidP="007D2F30">
      <w:pPr>
        <w:spacing w:line="360" w:lineRule="auto"/>
        <w:jc w:val="both"/>
        <w:rPr>
          <w:rFonts w:ascii="Times New Roman" w:hAnsi="Times New Roman" w:cs="Times New Roman"/>
        </w:rPr>
      </w:pPr>
      <w:r>
        <w:rPr>
          <w:rFonts w:ascii="Times New Roman" w:hAnsi="Times New Roman" w:cs="Times New Roman"/>
        </w:rPr>
        <w:t xml:space="preserve">The information on the web was described by OWL working group </w:t>
      </w: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s</w:t>
      </w:r>
      <w:r w:rsidR="001126B3">
        <w:rPr>
          <w:rFonts w:ascii="Times New Roman" w:hAnsi="Times New Roman" w:cs="Times New Roman"/>
        </w:rPr>
        <w:t xml:space="preserve"> scattered. </w:t>
      </w:r>
      <w:r w:rsidR="00E30465">
        <w:rPr>
          <w:rFonts w:ascii="Times New Roman" w:hAnsi="Times New Roman" w:cs="Times New Roman"/>
        </w:rPr>
        <w:t>This information could mean something for humans but not for machines</w:t>
      </w:r>
      <w:r w:rsidR="00E1608D">
        <w:rPr>
          <w:rFonts w:ascii="Times New Roman" w:hAnsi="Times New Roman" w:cs="Times New Roman"/>
        </w:rPr>
        <w:t xml:space="preserve">. So, </w:t>
      </w:r>
      <w:r w:rsidR="00125C61">
        <w:rPr>
          <w:rFonts w:ascii="Times New Roman" w:hAnsi="Times New Roman" w:cs="Times New Roman"/>
        </w:rPr>
        <w:t xml:space="preserve">the semantic web gives explicit meaning for this information. As a result, </w:t>
      </w:r>
      <w:r w:rsidR="00ED00EB">
        <w:rPr>
          <w:rFonts w:ascii="Times New Roman" w:hAnsi="Times New Roman" w:cs="Times New Roman"/>
        </w:rPr>
        <w:t>integrating and processing the information would be easier for machines.</w:t>
      </w:r>
      <w:r w:rsidR="000745B4">
        <w:rPr>
          <w:rFonts w:ascii="Times New Roman" w:hAnsi="Times New Roman" w:cs="Times New Roman"/>
        </w:rPr>
        <w:t xml:space="preserve"> </w:t>
      </w:r>
      <w:r w:rsidR="00F61D96">
        <w:rPr>
          <w:rFonts w:ascii="Times New Roman" w:hAnsi="Times New Roman" w:cs="Times New Roman"/>
        </w:rPr>
        <w:t>There are three sublanguages o</w:t>
      </w:r>
      <w:r w:rsidR="00695875">
        <w:rPr>
          <w:rFonts w:ascii="Times New Roman" w:hAnsi="Times New Roman" w:cs="Times New Roman"/>
        </w:rPr>
        <w:t>f OWL</w:t>
      </w:r>
      <w:r w:rsidR="0040149A">
        <w:rPr>
          <w:rFonts w:ascii="Times New Roman" w:hAnsi="Times New Roman" w:cs="Times New Roman"/>
        </w:rPr>
        <w:t>,</w:t>
      </w:r>
      <w:r w:rsidR="00022853">
        <w:rPr>
          <w:rFonts w:ascii="Times New Roman" w:hAnsi="Times New Roman" w:cs="Times New Roman"/>
        </w:rPr>
        <w:t xml:space="preserve"> and</w:t>
      </w:r>
      <w:r w:rsidR="00695875">
        <w:rPr>
          <w:rFonts w:ascii="Times New Roman" w:hAnsi="Times New Roman" w:cs="Times New Roman"/>
        </w:rPr>
        <w:t xml:space="preserve"> </w:t>
      </w:r>
      <w:r w:rsidR="0040149A">
        <w:rPr>
          <w:rFonts w:ascii="Times New Roman" w:hAnsi="Times New Roman" w:cs="Times New Roman"/>
        </w:rPr>
        <w:t>each one</w:t>
      </w:r>
      <w:r w:rsidR="00695875">
        <w:rPr>
          <w:rFonts w:ascii="Times New Roman" w:hAnsi="Times New Roman" w:cs="Times New Roman"/>
        </w:rPr>
        <w:t xml:space="preserve"> suits some needs</w:t>
      </w:r>
      <w:r w:rsidR="0040149A">
        <w:rPr>
          <w:rFonts w:ascii="Times New Roman" w:hAnsi="Times New Roman" w:cs="Times New Roman"/>
        </w:rPr>
        <w:t>.</w:t>
      </w:r>
      <w:r w:rsidR="00A27987">
        <w:rPr>
          <w:rFonts w:ascii="Times New Roman" w:hAnsi="Times New Roman" w:cs="Times New Roman"/>
        </w:rPr>
        <w:t xml:space="preserve"> </w:t>
      </w:r>
      <w:r w:rsidR="002156ED">
        <w:rPr>
          <w:rFonts w:ascii="Times New Roman" w:hAnsi="Times New Roman" w:cs="Times New Roman"/>
        </w:rPr>
        <w:t xml:space="preserve">They are just subroutine of the full OWL. </w:t>
      </w:r>
      <w:r w:rsidR="00C32F14">
        <w:rPr>
          <w:rFonts w:ascii="Times New Roman" w:hAnsi="Times New Roman" w:cs="Times New Roman"/>
        </w:rPr>
        <w:t xml:space="preserve">The three languages are: </w:t>
      </w:r>
      <w:r w:rsidR="00C32F14" w:rsidRPr="00604C0F">
        <w:rPr>
          <w:rFonts w:ascii="Times New Roman" w:hAnsi="Times New Roman" w:cs="Times New Roman"/>
        </w:rPr>
        <w:t>OWL Lite</w:t>
      </w:r>
      <w:r w:rsidR="00604C0F">
        <w:rPr>
          <w:rFonts w:ascii="Times New Roman" w:hAnsi="Times New Roman" w:cs="Times New Roman"/>
        </w:rPr>
        <w:t>,</w:t>
      </w:r>
      <w:r w:rsidR="00C32F14" w:rsidRPr="00604C0F">
        <w:rPr>
          <w:rFonts w:ascii="Times New Roman" w:hAnsi="Times New Roman" w:cs="Times New Roman"/>
        </w:rPr>
        <w:t xml:space="preserve"> O</w:t>
      </w:r>
      <w:r w:rsidR="00726D6F" w:rsidRPr="00604C0F">
        <w:rPr>
          <w:rFonts w:ascii="Times New Roman" w:hAnsi="Times New Roman" w:cs="Times New Roman"/>
        </w:rPr>
        <w:t>WL DL</w:t>
      </w:r>
      <w:r w:rsidR="00604C0F">
        <w:rPr>
          <w:rFonts w:ascii="Times New Roman" w:hAnsi="Times New Roman" w:cs="Times New Roman"/>
        </w:rPr>
        <w:t xml:space="preserve">, and </w:t>
      </w:r>
      <w:r w:rsidR="00C32F14" w:rsidRPr="00604C0F">
        <w:rPr>
          <w:rFonts w:ascii="Times New Roman" w:hAnsi="Times New Roman" w:cs="Times New Roman"/>
        </w:rPr>
        <w:t>OWL F</w:t>
      </w:r>
      <w:r w:rsidR="00604C0F" w:rsidRPr="00604C0F">
        <w:rPr>
          <w:rFonts w:ascii="Times New Roman" w:hAnsi="Times New Roman" w:cs="Times New Roman"/>
        </w:rPr>
        <w:t>ull</w:t>
      </w:r>
      <w:r w:rsidR="00604C0F">
        <w:rPr>
          <w:rFonts w:ascii="Times New Roman" w:hAnsi="Times New Roman" w:cs="Times New Roman"/>
        </w:rPr>
        <w:t>.</w:t>
      </w:r>
    </w:p>
    <w:p w14:paraId="4046B7B6" w14:textId="77777777" w:rsidR="00934149" w:rsidRDefault="00934149" w:rsidP="007D2F30">
      <w:pPr>
        <w:spacing w:line="360" w:lineRule="auto"/>
        <w:jc w:val="both"/>
        <w:rPr>
          <w:rFonts w:ascii="Times New Roman" w:hAnsi="Times New Roman" w:cs="Times New Roman"/>
        </w:rPr>
      </w:pPr>
    </w:p>
    <w:p w14:paraId="4DA546D6" w14:textId="12764A8E" w:rsidR="00495634" w:rsidRDefault="002B0A88" w:rsidP="007D2F30">
      <w:pPr>
        <w:spacing w:line="360" w:lineRule="auto"/>
        <w:jc w:val="both"/>
        <w:rPr>
          <w:rFonts w:ascii="Times New Roman" w:hAnsi="Times New Roman" w:cs="Times New Roman"/>
        </w:rPr>
      </w:pPr>
      <w:r>
        <w:rPr>
          <w:rFonts w:ascii="Times New Roman" w:hAnsi="Times New Roman" w:cs="Times New Roman"/>
        </w:rPr>
        <w:t>In 2012, OWL 2 has been introduced</w:t>
      </w:r>
      <w:r w:rsidR="00E60F4E">
        <w:rPr>
          <w:rFonts w:ascii="Times New Roman" w:hAnsi="Times New Roman" w:cs="Times New Roman"/>
        </w:rPr>
        <w:t xml:space="preserve"> </w:t>
      </w:r>
      <w:r w:rsidR="00EF75E0">
        <w:rPr>
          <w:rFonts w:ascii="Times New Roman" w:hAnsi="Times New Roman" w:cs="Times New Roman"/>
        </w:rPr>
        <w:t>by OWL working group</w:t>
      </w:r>
      <w:r w:rsidR="00C514B9">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11]</w:t>
      </w:r>
      <w:r w:rsidR="00E60F4E">
        <w:rPr>
          <w:rFonts w:ascii="Times New Roman" w:hAnsi="Times New Roman" w:cs="Times New Roman"/>
        </w:rPr>
        <w:fldChar w:fldCharType="end"/>
      </w:r>
      <w:r>
        <w:rPr>
          <w:rFonts w:ascii="Times New Roman" w:hAnsi="Times New Roman" w:cs="Times New Roman"/>
        </w:rPr>
        <w:t xml:space="preserve">. </w:t>
      </w:r>
      <w:r w:rsidR="00C40866">
        <w:rPr>
          <w:rFonts w:ascii="Times New Roman" w:hAnsi="Times New Roman" w:cs="Times New Roman"/>
        </w:rPr>
        <w:t xml:space="preserve">It is not different than </w:t>
      </w:r>
      <w:r w:rsidR="000A26B3">
        <w:rPr>
          <w:rFonts w:ascii="Times New Roman" w:hAnsi="Times New Roman" w:cs="Times New Roman"/>
        </w:rPr>
        <w:t xml:space="preserve">OWL, it could be seen as </w:t>
      </w:r>
      <w:r w:rsidR="002D57DA">
        <w:rPr>
          <w:rFonts w:ascii="Times New Roman" w:hAnsi="Times New Roman" w:cs="Times New Roman"/>
        </w:rPr>
        <w:t>an extension of OWL with some additional features.</w:t>
      </w:r>
      <w:r w:rsidR="00470B1F">
        <w:rPr>
          <w:rFonts w:ascii="Times New Roman" w:hAnsi="Times New Roman" w:cs="Times New Roman"/>
        </w:rPr>
        <w:t xml:space="preserve"> </w:t>
      </w:r>
      <w:r w:rsidR="0093323B">
        <w:rPr>
          <w:rFonts w:ascii="Times New Roman" w:hAnsi="Times New Roman" w:cs="Times New Roman"/>
        </w:rPr>
        <w:t xml:space="preserve">OWL 2 have several syntaxes and semantics, usually </w:t>
      </w:r>
      <w:r w:rsidR="00597BD8">
        <w:rPr>
          <w:rFonts w:ascii="Times New Roman" w:hAnsi="Times New Roman" w:cs="Times New Roman"/>
        </w:rPr>
        <w:t xml:space="preserve">a developer needs only one syntax and one semantic. </w:t>
      </w:r>
      <w:r w:rsidR="004A3D6C">
        <w:rPr>
          <w:rFonts w:ascii="Times New Roman" w:hAnsi="Times New Roman" w:cs="Times New Roman"/>
        </w:rPr>
        <w:t>Figure 1 shows the structure of OWL</w:t>
      </w:r>
      <w:r w:rsidR="004D6DB4">
        <w:rPr>
          <w:rFonts w:ascii="Times New Roman" w:hAnsi="Times New Roman" w:cs="Times New Roman"/>
        </w:rPr>
        <w:t xml:space="preserve"> </w:t>
      </w:r>
      <w:r w:rsidR="004A3D6C">
        <w:rPr>
          <w:rFonts w:ascii="Times New Roman" w:hAnsi="Times New Roman" w:cs="Times New Roman"/>
        </w:rPr>
        <w:t>2.</w:t>
      </w:r>
    </w:p>
    <w:p w14:paraId="69EA36A0" w14:textId="77777777" w:rsidR="000A69D8" w:rsidRDefault="000A69D8" w:rsidP="000A69D8">
      <w:pPr>
        <w:keepNext/>
        <w:spacing w:line="360" w:lineRule="auto"/>
        <w:jc w:val="both"/>
      </w:pPr>
      <w:r>
        <w:rPr>
          <w:rFonts w:ascii="Times New Roman" w:hAnsi="Times New Roman" w:cs="Times New Roman"/>
          <w:noProof/>
        </w:rPr>
        <w:drawing>
          <wp:inline distT="0" distB="0" distL="0" distR="0" wp14:anchorId="7C35605C" wp14:editId="6EDC464E">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37F4FF15" w14:textId="56D5583B" w:rsidR="004D6DB4" w:rsidRDefault="000A69D8" w:rsidP="000A69D8">
      <w:pPr>
        <w:pStyle w:val="Caption"/>
        <w:jc w:val="both"/>
      </w:pPr>
      <w:bookmarkStart w:id="9" w:name="_Toc263247027"/>
      <w:r>
        <w:t xml:space="preserve">Figure </w:t>
      </w:r>
      <w:fldSimple w:instr=" SEQ Figure \* ARABIC ">
        <w:r w:rsidR="00F3141C">
          <w:rPr>
            <w:noProof/>
          </w:rPr>
          <w:t>1</w:t>
        </w:r>
      </w:fldSimple>
      <w:r>
        <w:t>: The structure of OWL 2</w:t>
      </w:r>
      <w:bookmarkEnd w:id="9"/>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63461202"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w:t>
      </w:r>
      <w:r w:rsidR="00A63CC3">
        <w:rPr>
          <w:rFonts w:ascii="Times New Roman" w:hAnsi="Times New Roman" w:cs="Times New Roman"/>
        </w:rPr>
        <w:t xml:space="preserve">files or </w:t>
      </w:r>
      <w:r w:rsidRPr="00A26F7F">
        <w:rPr>
          <w:rFonts w:ascii="Times New Roman" w:hAnsi="Times New Roman" w:cs="Times New Roman"/>
        </w:rPr>
        <w:t xml:space="preserve">documents are called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sidR="00A63CC3">
        <w:rPr>
          <w:rFonts w:ascii="Times New Roman" w:hAnsi="Times New Roman" w:cs="Times New Roman"/>
        </w:rPr>
        <w:t xml:space="preserve"> The purpose of these ontologies is to make it easier of machine to access information in the web and preform reasoning on them.</w:t>
      </w:r>
      <w:r w:rsidR="00AA5804">
        <w:rPr>
          <w:rFonts w:ascii="Times New Roman" w:hAnsi="Times New Roman" w:cs="Times New Roman"/>
        </w:rPr>
        <w:t xml:space="preserve"> </w:t>
      </w:r>
      <w:r w:rsidRPr="00A26F7F">
        <w:rPr>
          <w:rFonts w:ascii="Times New Roman" w:hAnsi="Times New Roman" w:cs="Times New Roman"/>
        </w:rPr>
        <w:t xml:space="preserve">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ntologies </w:t>
      </w:r>
      <w:r w:rsidR="00636148">
        <w:rPr>
          <w:rFonts w:ascii="Times New Roman" w:hAnsi="Times New Roman" w:cs="Times New Roman"/>
        </w:rPr>
        <w:t xml:space="preserve">can be </w:t>
      </w:r>
      <w:r w:rsidR="00636148" w:rsidRPr="00A26F7F">
        <w:rPr>
          <w:rFonts w:ascii="Times New Roman" w:hAnsi="Times New Roman" w:cs="Times New Roman"/>
        </w:rPr>
        <w:t>place</w:t>
      </w:r>
      <w:r w:rsidR="00636148">
        <w:rPr>
          <w:rFonts w:ascii="Times New Roman" w:hAnsi="Times New Roman" w:cs="Times New Roman"/>
        </w:rPr>
        <w:t>d</w:t>
      </w:r>
      <w:r w:rsidRPr="00A26F7F">
        <w:rPr>
          <w:rFonts w:ascii="Times New Roman" w:hAnsi="Times New Roman" w:cs="Times New Roman"/>
        </w:rPr>
        <w:t xml:space="preserve"> in a local computer </w:t>
      </w:r>
      <w:r w:rsidR="00083A3B">
        <w:rPr>
          <w:rFonts w:ascii="Times New Roman" w:hAnsi="Times New Roman" w:cs="Times New Roman"/>
        </w:rPr>
        <w:t>to</w:t>
      </w:r>
      <w:r w:rsidR="00C75462">
        <w:rPr>
          <w:rFonts w:ascii="Times New Roman" w:hAnsi="Times New Roman" w:cs="Times New Roman"/>
        </w:rPr>
        <w:t xml:space="preserve"> be </w:t>
      </w:r>
      <w:r w:rsidRPr="00A26F7F">
        <w:rPr>
          <w:rFonts w:ascii="Times New Roman" w:hAnsi="Times New Roman" w:cs="Times New Roman"/>
        </w:rPr>
        <w:t>used local</w:t>
      </w:r>
      <w:r w:rsidR="00C75462">
        <w:rPr>
          <w:rFonts w:ascii="Times New Roman" w:hAnsi="Times New Roman" w:cs="Times New Roman"/>
        </w:rPr>
        <w:t>ly</w:t>
      </w:r>
      <w:r w:rsidRPr="00A26F7F">
        <w:rPr>
          <w:rFonts w:ascii="Times New Roman" w:hAnsi="Times New Roman" w:cs="Times New Roman"/>
        </w:rPr>
        <w:t>.</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0" w:name="_Toc263367713"/>
      <w:r w:rsidRPr="00A26F7F">
        <w:rPr>
          <w:rFonts w:ascii="Times New Roman" w:hAnsi="Times New Roman" w:cs="Times New Roman"/>
        </w:rPr>
        <w:t>OWL API</w:t>
      </w:r>
      <w:bookmarkEnd w:id="10"/>
    </w:p>
    <w:p w14:paraId="04AAF4BA" w14:textId="03EFC16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w:t>
      </w:r>
      <w:r w:rsidR="008B196C">
        <w:rPr>
          <w:rFonts w:ascii="Times New Roman" w:hAnsi="Times New Roman" w:cs="Times New Roman"/>
        </w:rPr>
        <w:t xml:space="preserve">is described in </w:t>
      </w:r>
      <w:r w:rsidR="008B196C">
        <w:rPr>
          <w:rFonts w:ascii="Times New Roman" w:hAnsi="Times New Roman" w:cs="Times New Roman"/>
        </w:rPr>
        <w:fldChar w:fldCharType="begin"/>
      </w:r>
      <w:r w:rsidR="008B196C">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8B196C">
        <w:rPr>
          <w:rFonts w:ascii="Times New Roman" w:hAnsi="Times New Roman" w:cs="Times New Roman"/>
        </w:rPr>
        <w:fldChar w:fldCharType="separate"/>
      </w:r>
      <w:r w:rsidR="008B196C">
        <w:rPr>
          <w:rFonts w:ascii="Times New Roman" w:hAnsi="Times New Roman" w:cs="Times New Roman"/>
          <w:noProof/>
        </w:rPr>
        <w:t>[10]</w:t>
      </w:r>
      <w:r w:rsidR="008B196C">
        <w:rPr>
          <w:rFonts w:ascii="Times New Roman" w:hAnsi="Times New Roman" w:cs="Times New Roman"/>
        </w:rPr>
        <w:fldChar w:fldCharType="end"/>
      </w:r>
      <w:r w:rsidR="008B196C">
        <w:rPr>
          <w:rFonts w:ascii="Times New Roman" w:hAnsi="Times New Roman" w:cs="Times New Roman"/>
        </w:rPr>
        <w:t xml:space="preserve"> as</w:t>
      </w:r>
      <w:r w:rsidRPr="00A26F7F">
        <w:rPr>
          <w:rFonts w:ascii="Times New Roman" w:hAnsi="Times New Roman"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6968886E"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1B1E1628" w:rsidR="007D49EB"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ntologyManager interface manage all changes in ontology as seen in Figure 1 below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1E831AA5" w14:textId="77777777" w:rsidR="00D70F1B" w:rsidRDefault="00D70F1B" w:rsidP="007D2F30">
      <w:pPr>
        <w:spacing w:line="360" w:lineRule="auto"/>
        <w:jc w:val="both"/>
        <w:rPr>
          <w:rFonts w:ascii="Times New Roman" w:hAnsi="Times New Roman" w:cs="Times New Roman"/>
        </w:rPr>
      </w:pPr>
    </w:p>
    <w:p w14:paraId="235C09FE" w14:textId="77777777" w:rsidR="006135B1" w:rsidRDefault="005B6350" w:rsidP="00D70F1B">
      <w:pPr>
        <w:keepNext/>
        <w:jc w:val="both"/>
      </w:pPr>
      <w:r>
        <w:rPr>
          <w:rFonts w:ascii="Times New Roman" w:hAnsi="Times New Roman" w:cs="Times New Roman"/>
          <w:noProof/>
        </w:rPr>
        <w:drawing>
          <wp:inline distT="0" distB="0" distL="0" distR="0" wp14:anchorId="07BFB317" wp14:editId="3BF66BF0">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1">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21C308AB" w14:textId="511EDD08" w:rsidR="00913493" w:rsidRDefault="006135B1" w:rsidP="001F5A8D">
      <w:pPr>
        <w:pStyle w:val="Caption"/>
      </w:pPr>
      <w:bookmarkStart w:id="11" w:name="_Toc263247028"/>
      <w:r>
        <w:t xml:space="preserve">Figure </w:t>
      </w:r>
      <w:fldSimple w:instr=" SEQ Figure \* ARABIC ">
        <w:r w:rsidR="00F3141C">
          <w:rPr>
            <w:noProof/>
          </w:rPr>
          <w:t>2</w:t>
        </w:r>
      </w:fldSimple>
      <w:r>
        <w:t>: UML diagram showing the management of ontologies using OWL API</w:t>
      </w:r>
      <w:bookmarkEnd w:id="11"/>
    </w:p>
    <w:p w14:paraId="26A1E93C" w14:textId="77777777" w:rsidR="00D70F1B" w:rsidRPr="00D70F1B" w:rsidRDefault="00D70F1B" w:rsidP="00D70F1B"/>
    <w:p w14:paraId="25FB530B" w14:textId="78B9ED90"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FaCT++, HermiT, and Pellet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7735BDEE" w14:textId="376A4BBA" w:rsidR="0068334E" w:rsidRPr="008F7452" w:rsidRDefault="008964FB" w:rsidP="008F7452">
      <w:pPr>
        <w:spacing w:line="360" w:lineRule="auto"/>
        <w:jc w:val="both"/>
        <w:rPr>
          <w:rFonts w:ascii="Times New Roman" w:hAnsi="Times New Roman" w:cs="Times New Roman"/>
        </w:rPr>
      </w:pPr>
      <w:r>
        <w:rPr>
          <w:rFonts w:ascii="Times New Roman" w:hAnsi="Times New Roman" w:cs="Times New Roman"/>
        </w:rPr>
        <w:t>As for q</w:t>
      </w:r>
      <w:r w:rsidR="007D2F30" w:rsidRPr="00A26F7F">
        <w:rPr>
          <w:rFonts w:ascii="Times New Roman" w:hAnsi="Times New Roman" w:cs="Times New Roman"/>
        </w:rPr>
        <w:t xml:space="preserve">uery using OWL API, it does not offer </w:t>
      </w:r>
      <w:r w:rsidR="00834E68">
        <w:rPr>
          <w:rFonts w:ascii="Times New Roman" w:hAnsi="Times New Roman" w:cs="Times New Roman"/>
        </w:rPr>
        <w:t>much as a</w:t>
      </w:r>
      <w:r w:rsidR="007D2F30" w:rsidRPr="00A26F7F">
        <w:rPr>
          <w:rFonts w:ascii="Times New Roman" w:hAnsi="Times New Roman" w:cs="Times New Roman"/>
        </w:rPr>
        <w:t xml:space="preserve"> query mechanism </w:t>
      </w:r>
      <w:r w:rsidR="007D2F30"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C6137A">
        <w:rPr>
          <w:rFonts w:ascii="Times New Roman" w:hAnsi="Times New Roman" w:cs="Times New Roman"/>
          <w:noProof/>
        </w:rPr>
        <w:t>[10]</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r w:rsidR="007A22F8">
        <w:rPr>
          <w:rFonts w:ascii="Times New Roman" w:hAnsi="Times New Roman" w:cs="Times New Roman"/>
        </w:rPr>
        <w:t>Since</w:t>
      </w:r>
      <w:r w:rsidR="007D2F30" w:rsidRPr="00A26F7F">
        <w:rPr>
          <w:rFonts w:ascii="Times New Roman" w:hAnsi="Times New Roman" w:cs="Times New Roman"/>
        </w:rPr>
        <w:t xml:space="preserve">, it provides some sort of basic querying which is based on entailment checking functionality </w:t>
      </w:r>
      <w:r w:rsidR="007D2F30"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C6137A">
        <w:rPr>
          <w:rFonts w:ascii="Times New Roman" w:hAnsi="Times New Roman" w:cs="Times New Roman"/>
          <w:noProof/>
        </w:rPr>
        <w:t>[10]</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2" w:name="_Toc263367714"/>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2"/>
    </w:p>
    <w:p w14:paraId="430D0121" w14:textId="512B5293"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BD063D">
        <w:rPr>
          <w:rFonts w:ascii="Times New Roman" w:hAnsi="Times New Roman" w:cs="Times New Roman"/>
        </w:rPr>
        <w:t>Nowadays, there is more information probably resides on the cloud than it was in the recent years</w:t>
      </w:r>
      <w:r w:rsidR="009C22E8" w:rsidRPr="00BD063D">
        <w:rPr>
          <w:rFonts w:ascii="Times New Roman" w:hAnsi="Times New Roman" w:cs="Times New Roman"/>
        </w:rPr>
        <w:t xml:space="preserve"> </w:t>
      </w:r>
      <w:r w:rsidR="009C22E8" w:rsidRPr="00BD063D">
        <w:rPr>
          <w:rFonts w:ascii="Times New Roman" w:hAnsi="Times New Roman" w:cs="Times New Roman"/>
        </w:rPr>
        <w:fldChar w:fldCharType="begin"/>
      </w:r>
      <w:r w:rsidR="009C22E8" w:rsidRPr="00BD063D">
        <w:rPr>
          <w:rFonts w:ascii="Times New Roman" w:hAnsi="Times New Roman" w:cs="Times New Roman"/>
        </w:rPr>
        <w:instrText xml:space="preserve"> ADDIN EN.CITE &lt;EndNote&gt;&lt;Cite&gt;&lt;Year&gt;2014&lt;/Year&gt;&lt;RecNum&gt;63&lt;/RecNum&gt;&lt;DisplayText&gt;[12]&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009C22E8" w:rsidRPr="00BD063D">
        <w:rPr>
          <w:rFonts w:ascii="Times New Roman" w:hAnsi="Times New Roman" w:cs="Times New Roman"/>
        </w:rPr>
        <w:fldChar w:fldCharType="separate"/>
      </w:r>
      <w:r w:rsidR="009C22E8" w:rsidRPr="00BD063D">
        <w:rPr>
          <w:rFonts w:ascii="Times New Roman" w:hAnsi="Times New Roman" w:cs="Times New Roman"/>
          <w:noProof/>
        </w:rPr>
        <w:t>[12]</w:t>
      </w:r>
      <w:r w:rsidR="009C22E8" w:rsidRPr="00BD063D">
        <w:rPr>
          <w:rFonts w:ascii="Times New Roman" w:hAnsi="Times New Roman" w:cs="Times New Roman"/>
        </w:rPr>
        <w:fldChar w:fldCharType="end"/>
      </w:r>
      <w:r w:rsidR="00B949C3" w:rsidRPr="0070349F">
        <w:rPr>
          <w:rFonts w:ascii="Times New Roman" w:hAnsi="Times New Roman" w:cs="Times New Roman"/>
        </w:rPr>
        <w:t xml:space="preserve">.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3" w:name="_Toc263367715"/>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3"/>
    </w:p>
    <w:p w14:paraId="18850027" w14:textId="58591244"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9C22E8">
        <w:rPr>
          <w:rFonts w:ascii="Times New Roman" w:hAnsi="Times New Roman" w:cs="Times New Roman"/>
          <w:noProof/>
        </w:rPr>
        <w:t>[13]</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9C22E8">
        <w:rPr>
          <w:rFonts w:ascii="Times New Roman" w:hAnsi="Times New Roman" w:cs="Times New Roman"/>
          <w:noProof/>
        </w:rPr>
        <w:t>[13]</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9C22E8">
        <w:rPr>
          <w:rFonts w:ascii="Times New Roman" w:hAnsi="Times New Roman" w:cs="Times New Roman"/>
          <w:noProof/>
        </w:rPr>
        <w:t>[13]</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9C22E8">
        <w:rPr>
          <w:rFonts w:ascii="Times New Roman" w:hAnsi="Times New Roman" w:cs="Times New Roman"/>
          <w:noProof/>
        </w:rPr>
        <w:t>[13]</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9C22E8">
        <w:rPr>
          <w:rFonts w:ascii="Times New Roman" w:hAnsi="Times New Roman" w:cs="Times New Roman"/>
          <w:noProof/>
        </w:rPr>
        <w:t>[13]</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24D62203"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9C22E8">
        <w:rPr>
          <w:rFonts w:ascii="Times New Roman" w:hAnsi="Times New Roman" w:cs="Times New Roman"/>
          <w:noProof/>
        </w:rPr>
        <w:t>[13]</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ntology-based information retrieval method. The growth in the ambiguity issue, would be solve be using multi-faceted search method which would guide the user during constructing the search query.</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6EE70078" w:rsidR="00367A22" w:rsidRDefault="000C5557" w:rsidP="002D2210">
      <w:pPr>
        <w:spacing w:line="360" w:lineRule="auto"/>
        <w:jc w:val="both"/>
        <w:rPr>
          <w:rFonts w:ascii="Times New Roman" w:hAnsi="Times New Roman" w:cs="Times New Roman"/>
        </w:rPr>
      </w:pPr>
      <w:r>
        <w:rPr>
          <w:rFonts w:ascii="Times New Roman" w:hAnsi="Times New Roman" w:cs="Times New Roman"/>
        </w:rPr>
        <w:t xml:space="preserve">In this project, keyword based method won’t be used </w:t>
      </w:r>
      <w:r w:rsidR="00934D4C">
        <w:rPr>
          <w:rFonts w:ascii="Times New Roman" w:hAnsi="Times New Roman" w:cs="Times New Roman"/>
        </w:rPr>
        <w:t>since it has limitations</w:t>
      </w:r>
      <w:r w:rsidR="002D2210">
        <w:rPr>
          <w:rFonts w:ascii="Times New Roman" w:hAnsi="Times New Roman" w:cs="Times New Roman"/>
        </w:rPr>
        <w:t xml:space="preserve"> like recall and ambiguity</w:t>
      </w:r>
      <w:r w:rsidR="00934D4C">
        <w:rPr>
          <w:rFonts w:ascii="Times New Roman" w:hAnsi="Times New Roman" w:cs="Times New Roman"/>
        </w:rPr>
        <w:t xml:space="preserve">. </w:t>
      </w:r>
      <w:r w:rsidR="00987D62">
        <w:rPr>
          <w:rFonts w:ascii="Times New Roman" w:hAnsi="Times New Roman" w:cs="Times New Roman"/>
        </w:rPr>
        <w:t>A</w:t>
      </w:r>
      <w:r>
        <w:rPr>
          <w:rFonts w:ascii="Times New Roman" w:hAnsi="Times New Roman" w:cs="Times New Roman"/>
        </w:rPr>
        <w:t xml:space="preserve">s I am trying </w:t>
      </w:r>
      <w:r w:rsidR="00987D62">
        <w:rPr>
          <w:rFonts w:ascii="Times New Roman" w:hAnsi="Times New Roman" w:cs="Times New Roman"/>
        </w:rPr>
        <w:t>to overcome these limitations</w:t>
      </w:r>
      <w:r w:rsidR="002D2210">
        <w:rPr>
          <w:rFonts w:ascii="Times New Roman" w:hAnsi="Times New Roman" w:cs="Times New Roman"/>
        </w:rPr>
        <w:t>,</w:t>
      </w:r>
      <w:r w:rsidR="00987D62">
        <w:rPr>
          <w:rFonts w:ascii="Times New Roman" w:hAnsi="Times New Roman" w:cs="Times New Roman"/>
        </w:rPr>
        <w:t xml:space="preserve"> </w:t>
      </w:r>
      <w:r w:rsidR="002D2210">
        <w:rPr>
          <w:rFonts w:ascii="Times New Roman" w:hAnsi="Times New Roman" w:cs="Times New Roman"/>
        </w:rPr>
        <w:t>ontology driven user interface as alternative m</w:t>
      </w:r>
      <w:r w:rsidR="0081637D">
        <w:rPr>
          <w:rFonts w:ascii="Times New Roman" w:hAnsi="Times New Roman" w:cs="Times New Roman"/>
        </w:rPr>
        <w:t>ethod</w:t>
      </w:r>
      <w:r w:rsidR="002D2210">
        <w:rPr>
          <w:rFonts w:ascii="Times New Roman" w:hAnsi="Times New Roman" w:cs="Times New Roman"/>
        </w:rPr>
        <w:t xml:space="preserve"> will be used</w:t>
      </w:r>
      <w:r w:rsidR="00B158DD">
        <w:rPr>
          <w:rFonts w:ascii="Times New Roman" w:hAnsi="Times New Roman" w:cs="Times New Roman"/>
        </w:rPr>
        <w:t>.</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4" w:name="_Toc263367716"/>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4"/>
    </w:p>
    <w:p w14:paraId="785761F7" w14:textId="522E0B07"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9C22E8">
        <w:rPr>
          <w:rFonts w:ascii="Times New Roman" w:hAnsi="Times New Roman" w:cs="Times New Roman"/>
          <w:noProof/>
        </w:rPr>
        <w:t>[14]</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 xml:space="preserve">Letting the user </w:t>
      </w:r>
      <w:r w:rsidR="00FC12E0">
        <w:rPr>
          <w:rFonts w:ascii="Times New Roman" w:hAnsi="Times New Roman" w:cs="Times New Roman"/>
        </w:rPr>
        <w:t>known</w:t>
      </w:r>
      <w:r w:rsidR="00342FB8">
        <w:rPr>
          <w:rFonts w:ascii="Times New Roman" w:hAnsi="Times New Roman" w:cs="Times New Roman"/>
        </w:rPr>
        <w:t xml:space="preserve">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9C22E8">
        <w:rPr>
          <w:rFonts w:ascii="Times New Roman" w:hAnsi="Times New Roman" w:cs="Times New Roman"/>
          <w:noProof/>
        </w:rPr>
        <w:t>[14]</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other problem</w:t>
      </w:r>
      <w:r w:rsidR="008F1D2F">
        <w:rPr>
          <w:rFonts w:ascii="Times New Roman" w:hAnsi="Times New Roman" w:cs="Times New Roman"/>
        </w:rPr>
        <w:t>s</w:t>
      </w:r>
      <w:r w:rsidR="00B50DC4">
        <w:rPr>
          <w:rFonts w:ascii="Times New Roman" w:hAnsi="Times New Roman" w:cs="Times New Roman"/>
        </w:rPr>
        <w:t xml:space="preserve">.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Catarci&lt;/Author&gt;&lt;Year&gt;2004&lt;/Year&gt;&lt;RecNum&gt;38&lt;/RecNum&gt;&lt;DisplayText&gt;[4, 1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9C22E8">
        <w:rPr>
          <w:rFonts w:ascii="Times New Roman" w:hAnsi="Times New Roman" w:cs="Times New Roman"/>
          <w:noProof/>
        </w:rPr>
        <w:t>[4, 14]</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9C22E8">
        <w:rPr>
          <w:rFonts w:ascii="Times New Roman" w:hAnsi="Times New Roman" w:cs="Times New Roman"/>
          <w:noProof/>
        </w:rPr>
        <w:t>[14]</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7DA59F01"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domain </w:t>
      </w:r>
      <w:r w:rsidR="00E32CA7">
        <w:rPr>
          <w:rFonts w:ascii="Times New Roman" w:hAnsi="Times New Roman" w:cs="Times New Roman"/>
        </w:rPr>
        <w:t xml:space="preserve">concept </w:t>
      </w:r>
      <w:r w:rsidR="00A94D44">
        <w:rPr>
          <w:rFonts w:ascii="Times New Roman" w:hAnsi="Times New Roman" w:cs="Times New Roman"/>
        </w:rPr>
        <w:t>stored in ontology</w:t>
      </w:r>
      <w:r w:rsidR="005E4570">
        <w:rPr>
          <w:rFonts w:ascii="Times New Roman" w:hAnsi="Times New Roman" w:cs="Times New Roman"/>
        </w:rPr>
        <w:t xml:space="preserve"> </w:t>
      </w:r>
      <w:r w:rsidR="005E4570">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Catarci&lt;/Author&gt;&lt;Year&gt;2004&lt;/Year&gt;&lt;RecNum&gt;38&lt;/RecNum&gt;&lt;DisplayText&gt;[4, 1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9C22E8">
        <w:rPr>
          <w:rFonts w:ascii="Times New Roman" w:hAnsi="Times New Roman" w:cs="Times New Roman"/>
          <w:noProof/>
        </w:rPr>
        <w:t>[4, 14]</w:t>
      </w:r>
      <w:r w:rsidR="005E4570">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domain</w:t>
      </w:r>
      <w:r w:rsidR="00A3123B">
        <w:rPr>
          <w:rFonts w:ascii="Times New Roman" w:hAnsi="Times New Roman" w:cs="Times New Roman"/>
        </w:rPr>
        <w:t xml:space="preserve"> concept</w:t>
      </w:r>
      <w:r w:rsidR="00E73012">
        <w:rPr>
          <w:rFonts w:ascii="Times New Roman" w:hAnsi="Times New Roman" w:cs="Times New Roman"/>
        </w:rPr>
        <w:t xml:space="preserve">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9C22E8">
        <w:rPr>
          <w:rFonts w:ascii="Times New Roman" w:hAnsi="Times New Roman" w:cs="Times New Roman"/>
          <w:noProof/>
        </w:rPr>
        <w:t>[14]</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w:t>
      </w:r>
      <w:r w:rsidR="00106B66">
        <w:rPr>
          <w:rFonts w:ascii="Times New Roman" w:hAnsi="Times New Roman" w:cs="Times New Roman"/>
        </w:rPr>
        <w:t xml:space="preserve"> which</w:t>
      </w:r>
      <w:r w:rsidR="00A73FA9">
        <w:rPr>
          <w:rFonts w:ascii="Times New Roman" w:hAnsi="Times New Roman" w:cs="Times New Roman"/>
        </w:rPr>
        <w:t xml:space="preserve"> should act as a guide for the user</w:t>
      </w:r>
      <w:r w:rsidR="005E4570">
        <w:rPr>
          <w:rFonts w:ascii="Times New Roman" w:hAnsi="Times New Roman" w:cs="Times New Roman"/>
        </w:rPr>
        <w:t xml:space="preserve"> </w:t>
      </w:r>
      <w:r w:rsidR="005E4570">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4, 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E4570">
        <w:rPr>
          <w:rFonts w:ascii="Times New Roman" w:hAnsi="Times New Roman" w:cs="Times New Roman"/>
        </w:rPr>
        <w:fldChar w:fldCharType="separate"/>
      </w:r>
      <w:r w:rsidR="009C22E8">
        <w:rPr>
          <w:rFonts w:ascii="Times New Roman" w:hAnsi="Times New Roman" w:cs="Times New Roman"/>
          <w:noProof/>
        </w:rPr>
        <w:t>[4, 14]</w:t>
      </w:r>
      <w:r w:rsidR="005E4570">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9C22E8">
        <w:rPr>
          <w:rFonts w:ascii="Times New Roman" w:hAnsi="Times New Roman" w:cs="Times New Roman"/>
          <w:noProof/>
        </w:rPr>
        <w:t>[14]</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9C22E8">
        <w:rPr>
          <w:rFonts w:ascii="Times New Roman" w:hAnsi="Times New Roman" w:cs="Times New Roman"/>
          <w:noProof/>
        </w:rPr>
        <w:t>[14]</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9C22E8">
        <w:rPr>
          <w:rFonts w:ascii="Times New Roman" w:hAnsi="Times New Roman" w:cs="Times New Roman"/>
          <w:noProof/>
        </w:rPr>
        <w:t>[14]</w:t>
      </w:r>
      <w:r w:rsidR="00962826">
        <w:rPr>
          <w:rFonts w:ascii="Times New Roman" w:hAnsi="Times New Roman" w:cs="Times New Roman"/>
        </w:rPr>
        <w:fldChar w:fldCharType="end"/>
      </w:r>
      <w:r w:rsidR="00C96D04">
        <w:rPr>
          <w:rFonts w:ascii="Times New Roman" w:hAnsi="Times New Roman" w:cs="Times New Roman"/>
        </w:rPr>
        <w:t>.</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58372A">
        <w:rPr>
          <w:rFonts w:ascii="Times New Roman" w:hAnsi="Times New Roman" w:cs="Times New Roman"/>
        </w:rPr>
        <w:t xml:space="preserve"> </w:t>
      </w:r>
      <w:r w:rsidR="0058372A">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9C22E8">
        <w:rPr>
          <w:rFonts w:ascii="Times New Roman" w:hAnsi="Times New Roman" w:cs="Times New Roman"/>
          <w:noProof/>
        </w:rPr>
        <w:t>[14]</w:t>
      </w:r>
      <w:r w:rsidR="0058372A">
        <w:rPr>
          <w:rFonts w:ascii="Times New Roman" w:hAnsi="Times New Roman" w:cs="Times New Roman"/>
        </w:rPr>
        <w:fldChar w:fldCharType="end"/>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 xml:space="preserve">rom multiple sources and convert selected options to appropriate query languages that match sources’ </w:t>
      </w:r>
      <w:r w:rsidR="0058372A">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9C22E8">
        <w:rPr>
          <w:rFonts w:ascii="Times New Roman" w:hAnsi="Times New Roman" w:cs="Times New Roman"/>
          <w:noProof/>
        </w:rPr>
        <w:t>[14]</w:t>
      </w:r>
      <w:r w:rsidR="0058372A">
        <w:rPr>
          <w:rFonts w:ascii="Times New Roman" w:hAnsi="Times New Roman" w:cs="Times New Roman"/>
        </w:rPr>
        <w:fldChar w:fldCharType="end"/>
      </w:r>
      <w:r w:rsidR="0058372A">
        <w:rPr>
          <w:rFonts w:ascii="Times New Roman" w:hAnsi="Times New Roman" w:cs="Times New Roman"/>
        </w:rPr>
        <w:t>.</w:t>
      </w:r>
    </w:p>
    <w:p w14:paraId="685947D1" w14:textId="4BA8F617" w:rsidR="000E7027" w:rsidRDefault="000E7027" w:rsidP="00925BDC">
      <w:pPr>
        <w:spacing w:line="360" w:lineRule="auto"/>
        <w:jc w:val="both"/>
        <w:rPr>
          <w:rFonts w:ascii="Times New Roman" w:hAnsi="Times New Roman" w:cs="Times New Roman"/>
        </w:rPr>
      </w:pPr>
    </w:p>
    <w:p w14:paraId="6D614E5C" w14:textId="4226A48E"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4, 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9C22E8">
        <w:rPr>
          <w:rFonts w:ascii="Times New Roman" w:hAnsi="Times New Roman" w:cs="Times New Roman"/>
          <w:noProof/>
        </w:rPr>
        <w:t>[4, 14]</w:t>
      </w:r>
      <w:r w:rsidR="002E3AAD">
        <w:rPr>
          <w:rFonts w:ascii="Times New Roman" w:hAnsi="Times New Roman" w:cs="Times New Roman"/>
        </w:rPr>
        <w:fldChar w:fldCharType="end"/>
      </w:r>
      <w:r w:rsidR="005E3EED">
        <w:rPr>
          <w:rFonts w:ascii="Times New Roman" w:hAnsi="Times New Roman" w:cs="Times New Roman"/>
        </w:rPr>
        <w:t>.</w:t>
      </w:r>
      <w:r w:rsidR="00CB3838">
        <w:rPr>
          <w:rFonts w:ascii="Times New Roman" w:hAnsi="Times New Roman" w:cs="Times New Roman"/>
        </w:rPr>
        <w:t xml:space="preserve"> </w:t>
      </w:r>
      <w:r w:rsidR="00CB3838">
        <w:rPr>
          <w:rFonts w:ascii="Times New Roman" w:hAnsi="Times New Roman" w:cs="Times New Roman"/>
        </w:rPr>
        <w:t>Users would not face the no-result status after running queries.</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0LCAxNF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9C22E8">
        <w:rPr>
          <w:rFonts w:ascii="Times New Roman" w:hAnsi="Times New Roman" w:cs="Times New Roman"/>
        </w:rPr>
        <w:instrText xml:space="preserve"> ADDIN EN.CITE </w:instrText>
      </w:r>
      <w:r w:rsidR="009C22E8">
        <w:rPr>
          <w:rFonts w:ascii="Times New Roman" w:hAnsi="Times New Roman" w:cs="Times New Roman"/>
        </w:rPr>
        <w:fldChar w:fldCharType="begin">
          <w:fldData xml:space="preserve">PEVuZE5vdGU+PENpdGU+PEF1dGhvcj5DYXRhcmNpPC9BdXRob3I+PFllYXI+MjAwNDwvWWVhcj48
UmVjTnVtPjM4PC9SZWNOdW0+PERpc3BsYXlUZXh0Pls0LCAxNF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9C22E8">
        <w:rPr>
          <w:rFonts w:ascii="Times New Roman" w:hAnsi="Times New Roman" w:cs="Times New Roman"/>
        </w:rPr>
        <w:instrText xml:space="preserve"> ADDIN EN.CITE.DATA </w:instrText>
      </w:r>
      <w:r w:rsidR="009C22E8">
        <w:rPr>
          <w:rFonts w:ascii="Times New Roman" w:hAnsi="Times New Roman" w:cs="Times New Roman"/>
        </w:rPr>
      </w:r>
      <w:r w:rsidR="009C22E8">
        <w:rPr>
          <w:rFonts w:ascii="Times New Roman" w:hAnsi="Times New Roman" w:cs="Times New Roman"/>
        </w:rPr>
        <w:fldChar w:fldCharType="end"/>
      </w:r>
      <w:r w:rsidR="00B22667">
        <w:rPr>
          <w:rFonts w:ascii="Times New Roman" w:hAnsi="Times New Roman" w:cs="Times New Roman"/>
        </w:rPr>
        <w:fldChar w:fldCharType="separate"/>
      </w:r>
      <w:r w:rsidR="009C22E8">
        <w:rPr>
          <w:rFonts w:ascii="Times New Roman" w:hAnsi="Times New Roman" w:cs="Times New Roman"/>
          <w:noProof/>
        </w:rPr>
        <w:t>[4, 14]</w:t>
      </w:r>
      <w:r w:rsidR="00B22667">
        <w:rPr>
          <w:rFonts w:ascii="Times New Roman" w:hAnsi="Times New Roman" w:cs="Times New Roman"/>
        </w:rPr>
        <w:fldChar w:fldCharType="end"/>
      </w:r>
      <w:r w:rsidR="009F3A47">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Year&gt;1999&lt;/Year&gt;&lt;RecNum&gt;60&lt;/RecNum&gt;&lt;DisplayText&gt;[15]&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9C22E8">
        <w:rPr>
          <w:rFonts w:ascii="Times New Roman" w:hAnsi="Times New Roman" w:cs="Times New Roman"/>
          <w:noProof/>
        </w:rPr>
        <w:t>[15]</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F17D38">
        <w:rPr>
          <w:rFonts w:ascii="Times New Roman" w:hAnsi="Times New Roman" w:cs="Times New Roman"/>
        </w:rPr>
        <w:t>It</w:t>
      </w:r>
      <w:r w:rsidR="00F17D38">
        <w:rPr>
          <w:rFonts w:ascii="Times New Roman" w:hAnsi="Times New Roman" w:cs="Times New Roman"/>
        </w:rPr>
        <w:t xml:space="preserve"> provide</w:t>
      </w:r>
      <w:r w:rsidR="002218D4">
        <w:rPr>
          <w:rFonts w:ascii="Times New Roman" w:hAnsi="Times New Roman" w:cs="Times New Roman"/>
        </w:rPr>
        <w:t>s</w:t>
      </w:r>
      <w:r w:rsidR="00F17D38">
        <w:rPr>
          <w:rFonts w:ascii="Times New Roman" w:hAnsi="Times New Roman" w:cs="Times New Roman"/>
        </w:rPr>
        <w:t xml:space="preserve"> hierarchal model based on conceptual model that represent classes of specific domain and the relationships between the instances of those classes </w:t>
      </w:r>
      <w:r w:rsidR="00F17D38">
        <w:rPr>
          <w:rFonts w:ascii="Times New Roman" w:hAnsi="Times New Roman" w:cs="Times New Roman"/>
        </w:rPr>
        <w:fldChar w:fldCharType="begin"/>
      </w:r>
      <w:r w:rsidR="00F17D38">
        <w:rPr>
          <w:rFonts w:ascii="Times New Roman" w:hAnsi="Times New Roman" w:cs="Times New Roman"/>
        </w:rPr>
        <w:instrText xml:space="preserve"> ADDIN EN.CITE &lt;EndNote&gt;&lt;Cite&gt;&lt;Author&gt;Bechhofer&lt;/Author&gt;&lt;RecNum&gt;36&lt;/RecNum&gt;&lt;DisplayText&gt;[4, 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F17D38">
        <w:rPr>
          <w:rFonts w:ascii="Times New Roman" w:hAnsi="Times New Roman" w:cs="Times New Roman"/>
        </w:rPr>
        <w:fldChar w:fldCharType="separate"/>
      </w:r>
      <w:r w:rsidR="00F17D38">
        <w:rPr>
          <w:rFonts w:ascii="Times New Roman" w:hAnsi="Times New Roman" w:cs="Times New Roman"/>
          <w:noProof/>
        </w:rPr>
        <w:t>[4, 14]</w:t>
      </w:r>
      <w:r w:rsidR="00F17D38">
        <w:rPr>
          <w:rFonts w:ascii="Times New Roman" w:hAnsi="Times New Roman" w:cs="Times New Roman"/>
        </w:rPr>
        <w:fldChar w:fldCharType="end"/>
      </w:r>
      <w:r w:rsidR="00F17D38">
        <w:rPr>
          <w:rFonts w:ascii="Times New Roman" w:hAnsi="Times New Roman" w:cs="Times New Roman"/>
        </w:rPr>
        <w:t>.</w:t>
      </w:r>
      <w:r w:rsidR="00F17D38">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9C22E8">
        <w:rPr>
          <w:rFonts w:ascii="Times New Roman" w:hAnsi="Times New Roman" w:cs="Times New Roman"/>
          <w:noProof/>
        </w:rPr>
        <w:t>[14]</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4D6EA604" w:rsidR="00831F64" w:rsidRDefault="009D0BB6" w:rsidP="00925BDC">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t</w:t>
      </w:r>
      <w:r w:rsidR="004F712C">
        <w:rPr>
          <w:rFonts w:ascii="Times New Roman" w:hAnsi="Times New Roman" w:cs="Times New Roman"/>
        </w:rPr>
        <w:t xml:space="preserve">here are two kind of concepts that the </w:t>
      </w:r>
      <w:r w:rsidR="00CC731C">
        <w:rPr>
          <w:rFonts w:ascii="Times New Roman" w:hAnsi="Times New Roman" w:cs="Times New Roman"/>
        </w:rPr>
        <w:t xml:space="preserve">DL </w:t>
      </w:r>
      <w:r w:rsidR="004F712C">
        <w:rPr>
          <w:rFonts w:ascii="Times New Roman" w:hAnsi="Times New Roman" w:cs="Times New Roman"/>
        </w:rPr>
        <w:t xml:space="preserve">model </w:t>
      </w:r>
      <w:r w:rsidR="004F12C5">
        <w:rPr>
          <w:rFonts w:ascii="Times New Roman" w:hAnsi="Times New Roman" w:cs="Times New Roman"/>
        </w:rPr>
        <w:t xml:space="preserve">support.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B6C72">
        <w:rPr>
          <w:rFonts w:ascii="Times New Roman" w:hAnsi="Times New Roman" w:cs="Times New Roman"/>
        </w:rPr>
        <w:t>These services are</w:t>
      </w:r>
      <w:r w:rsidR="00DC2197">
        <w:rPr>
          <w:rFonts w:ascii="Times New Roman" w:hAnsi="Times New Roman" w:cs="Times New Roman"/>
        </w:rPr>
        <w:t xml:space="preserve"> </w:t>
      </w:r>
      <w:r w:rsidR="00DC2197">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RecNum&gt;36&lt;/RecNum&gt;&lt;DisplayText&gt;[14]&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C2197">
        <w:rPr>
          <w:rFonts w:ascii="Times New Roman" w:hAnsi="Times New Roman" w:cs="Times New Roman"/>
        </w:rPr>
        <w:fldChar w:fldCharType="separate"/>
      </w:r>
      <w:r w:rsidR="009C22E8">
        <w:rPr>
          <w:rFonts w:ascii="Times New Roman" w:hAnsi="Times New Roman" w:cs="Times New Roman"/>
          <w:noProof/>
        </w:rPr>
        <w:t>[14]</w:t>
      </w:r>
      <w:r w:rsidR="00DC2197">
        <w:rPr>
          <w:rFonts w:ascii="Times New Roman" w:hAnsi="Times New Roman" w:cs="Times New Roman"/>
        </w:rPr>
        <w:fldChar w:fldCharType="end"/>
      </w:r>
      <w:r w:rsidR="006B6C72">
        <w:rPr>
          <w:rFonts w:ascii="Times New Roman" w:hAnsi="Times New Roman" w:cs="Times New Roman"/>
        </w:rPr>
        <w:t>:</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71F1ADB6"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Pr>
          <w:rFonts w:ascii="Times New Roman" w:hAnsi="Times New Roman" w:cs="Times New Roman"/>
        </w:rPr>
        <w:t xml:space="preserve">. </w:t>
      </w:r>
      <w:r w:rsidR="00887B84">
        <w:rPr>
          <w:rFonts w:ascii="Times New Roman" w:hAnsi="Times New Roman" w:cs="Times New Roman"/>
        </w:rPr>
        <w:t>A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 xml:space="preserve">A tool was developed based on some Animals ontology and annotations would be a good example of what could </w:t>
      </w:r>
      <w:r w:rsidR="00F510AF">
        <w:rPr>
          <w:rFonts w:ascii="Times New Roman" w:hAnsi="Times New Roman" w:cs="Times New Roman"/>
        </w:rPr>
        <w:t xml:space="preserve">annotations do in term of user interface interactivity </w:t>
      </w:r>
      <w:r w:rsidR="00F510AF">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Schreiber&lt;/Author&gt;&lt;Year&gt;2001&lt;/Year&gt;&lt;RecNum&gt;58&lt;/RecNum&gt;&lt;DisplayText&gt;[16]&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F510AF">
        <w:rPr>
          <w:rFonts w:ascii="Times New Roman" w:hAnsi="Times New Roman" w:cs="Times New Roman"/>
        </w:rPr>
        <w:fldChar w:fldCharType="separate"/>
      </w:r>
      <w:r w:rsidR="009C22E8">
        <w:rPr>
          <w:rFonts w:ascii="Times New Roman" w:hAnsi="Times New Roman" w:cs="Times New Roman"/>
          <w:noProof/>
        </w:rPr>
        <w:t>[16]</w:t>
      </w:r>
      <w:r w:rsidR="00F510AF">
        <w:rPr>
          <w:rFonts w:ascii="Times New Roman" w:hAnsi="Times New Roman" w:cs="Times New Roman"/>
        </w:rPr>
        <w:fldChar w:fldCharType="end"/>
      </w:r>
      <w:r w:rsidR="00F510AF">
        <w:rPr>
          <w:rFonts w:ascii="Times New Roman" w:hAnsi="Times New Roman" w:cs="Times New Roman"/>
        </w:rPr>
        <w:t xml:space="preserve">. </w:t>
      </w:r>
    </w:p>
    <w:p w14:paraId="3974F07A" w14:textId="77777777" w:rsidR="007E2186" w:rsidRDefault="007E2186" w:rsidP="00925BDC">
      <w:pPr>
        <w:spacing w:line="360" w:lineRule="auto"/>
        <w:jc w:val="both"/>
        <w:rPr>
          <w:rFonts w:ascii="Times New Roman" w:hAnsi="Times New Roman" w:cs="Times New Roman"/>
        </w:rPr>
      </w:pPr>
    </w:p>
    <w:p w14:paraId="30948236" w14:textId="2019391E"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This application is based on The Manchester Pizza Finder application</w:t>
      </w:r>
      <w:r w:rsidR="00054416">
        <w:rPr>
          <w:rFonts w:ascii="Times New Roman" w:hAnsi="Times New Roman" w:cs="Times New Roman"/>
        </w:rPr>
        <w:t>, which will be elaborated on</w:t>
      </w:r>
      <w:r w:rsidR="00F47286">
        <w:rPr>
          <w:rFonts w:ascii="Times New Roman" w:hAnsi="Times New Roman" w:cs="Times New Roman"/>
        </w:rPr>
        <w:t xml:space="preserve"> a separate section</w:t>
      </w:r>
      <w:r w:rsidR="00054416">
        <w:rPr>
          <w:rFonts w:ascii="Times New Roman" w:hAnsi="Times New Roman" w:cs="Times New Roman"/>
        </w:rPr>
        <w:t>,</w:t>
      </w:r>
      <w:r w:rsidR="00465D93">
        <w:rPr>
          <w:rFonts w:ascii="Times New Roman" w:hAnsi="Times New Roman" w:cs="Times New Roman"/>
        </w:rPr>
        <w:t xml:space="preserve">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5" w:name="_Toc263367717"/>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5"/>
    </w:p>
    <w:p w14:paraId="031943AB" w14:textId="7F603B34"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r w:rsidR="00BA1022" w:rsidRPr="00BA1022">
        <w:rPr>
          <w:rFonts w:ascii="Times New Roman" w:hAnsi="Times New Roman" w:cs="Times New Roman"/>
        </w:rPr>
        <w:t>Ontogator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9C22E8">
        <w:rPr>
          <w:rFonts w:ascii="Times New Roman" w:hAnsi="Times New Roman" w:cs="Times New Roman"/>
          <w:noProof/>
        </w:rPr>
        <w:t>[13]</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Ontogator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9C22E8">
        <w:rPr>
          <w:rFonts w:ascii="Times New Roman" w:hAnsi="Times New Roman" w:cs="Times New Roman"/>
          <w:noProof/>
        </w:rPr>
        <w:t>[13]</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40C51145"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Wikipedia&lt;/Author&gt;&lt;RecNum&gt;46&lt;/RecNum&gt;&lt;DisplayText&gt;[13, 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9C22E8">
        <w:rPr>
          <w:rFonts w:ascii="Times New Roman" w:hAnsi="Times New Roman" w:cs="Times New Roman"/>
          <w:noProof/>
        </w:rPr>
        <w:t>[13, 17]</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Wikipedia&lt;/Author&gt;&lt;RecNum&gt;46&lt;/RecNum&gt;&lt;DisplayText&gt;[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9C22E8">
        <w:rPr>
          <w:rFonts w:ascii="Times New Roman" w:hAnsi="Times New Roman" w:cs="Times New Roman"/>
          <w:noProof/>
        </w:rPr>
        <w:t>[17]</w:t>
      </w:r>
      <w:r w:rsidR="0060099C">
        <w:rPr>
          <w:rFonts w:ascii="Times New Roman" w:hAnsi="Times New Roman" w:cs="Times New Roman"/>
        </w:rPr>
        <w:fldChar w:fldCharType="end"/>
      </w:r>
      <w:r w:rsidR="00663DDC">
        <w:rPr>
          <w:rFonts w:ascii="Times New Roman" w:hAnsi="Times New Roman" w:cs="Times New Roman"/>
        </w:rPr>
        <w:t>.</w:t>
      </w:r>
      <w:r w:rsidR="00476F4B">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Wikipedia&lt;/Author&gt;&lt;RecNum&gt;46&lt;/RecNum&gt;&lt;DisplayText&gt;[17,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9C22E8">
        <w:rPr>
          <w:rFonts w:ascii="Times New Roman" w:hAnsi="Times New Roman" w:cs="Times New Roman"/>
          <w:noProof/>
        </w:rPr>
        <w:t>[17, 18]</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Wikipedia&lt;/Author&gt;&lt;RecNum&gt;46&lt;/RecNum&gt;&lt;DisplayText&gt;[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9C22E8">
        <w:rPr>
          <w:rFonts w:ascii="Times New Roman" w:hAnsi="Times New Roman" w:cs="Times New Roman"/>
          <w:noProof/>
        </w:rPr>
        <w:t>[17]</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Wikipedia&lt;/Author&gt;&lt;RecNum&gt;46&lt;/RecNum&gt;&lt;DisplayText&gt;[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9C22E8">
        <w:rPr>
          <w:rFonts w:ascii="Times New Roman" w:hAnsi="Times New Roman" w:cs="Times New Roman"/>
          <w:noProof/>
        </w:rPr>
        <w:t>[17]</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9C22E8">
        <w:rPr>
          <w:rFonts w:ascii="Times New Roman" w:hAnsi="Times New Roman" w:cs="Times New Roman"/>
          <w:noProof/>
        </w:rPr>
        <w:t>[13]</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0DC0C7E8" w14:textId="0B37EA60" w:rsidR="00B31075" w:rsidRDefault="00BD7EAB" w:rsidP="001F5A8D">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9C22E8">
        <w:rPr>
          <w:rFonts w:ascii="Times New Roman" w:hAnsi="Times New Roman" w:cs="Times New Roman"/>
          <w:noProof/>
        </w:rPr>
        <w:t>[13]</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9C22E8">
        <w:rPr>
          <w:rFonts w:ascii="Times New Roman" w:hAnsi="Times New Roman" w:cs="Times New Roman"/>
          <w:noProof/>
        </w:rPr>
        <w:t>[13]</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1A2294">
        <w:rPr>
          <w:rFonts w:ascii="Times New Roman" w:hAnsi="Times New Roman" w:cs="Times New Roman"/>
        </w:rPr>
        <w:t xml:space="preserve"> Figure 2</w:t>
      </w:r>
      <w:r w:rsidR="00475BDC">
        <w:rPr>
          <w:rFonts w:ascii="Times New Roman" w:hAnsi="Times New Roman" w:cs="Times New Roman"/>
        </w:rPr>
        <w:t xml:space="preserve"> shows the use of faceted search in Amazon.</w:t>
      </w:r>
    </w:p>
    <w:p w14:paraId="52DB90BC" w14:textId="77777777" w:rsidR="001A2294" w:rsidRDefault="001A2294" w:rsidP="001F5A8D">
      <w:pPr>
        <w:spacing w:line="360" w:lineRule="auto"/>
        <w:jc w:val="both"/>
        <w:rPr>
          <w:rFonts w:ascii="Times New Roman" w:hAnsi="Times New Roman" w:cs="Times New Roman"/>
        </w:rPr>
      </w:pPr>
    </w:p>
    <w:p w14:paraId="24849492" w14:textId="77777777" w:rsidR="001F5A8D" w:rsidRDefault="001F5A8D" w:rsidP="001F5A8D">
      <w:pPr>
        <w:keepNext/>
        <w:spacing w:line="360" w:lineRule="auto"/>
        <w:jc w:val="both"/>
      </w:pPr>
      <w:r>
        <w:rPr>
          <w:rFonts w:ascii="Times New Roman" w:hAnsi="Times New Roman" w:cs="Times New Roman"/>
          <w:noProof/>
        </w:rPr>
        <w:drawing>
          <wp:inline distT="0" distB="0" distL="0" distR="0" wp14:anchorId="3710721F" wp14:editId="23A1FEFB">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5B3D6C8" w14:textId="37908CF4" w:rsidR="001F5A8D" w:rsidRPr="001F5A8D" w:rsidRDefault="001F5A8D" w:rsidP="001F5A8D">
      <w:pPr>
        <w:pStyle w:val="Caption"/>
        <w:jc w:val="both"/>
      </w:pPr>
      <w:bookmarkStart w:id="16" w:name="_Toc263247029"/>
      <w:r>
        <w:t xml:space="preserve">Figure </w:t>
      </w:r>
      <w:fldSimple w:instr=" SEQ Figure \* ARABIC ">
        <w:r w:rsidR="00F3141C">
          <w:rPr>
            <w:noProof/>
          </w:rPr>
          <w:t>3</w:t>
        </w:r>
      </w:fldSimple>
      <w:r>
        <w:t>: The use of faceted search in e-commerce website (Amazon)</w:t>
      </w:r>
      <w:bookmarkEnd w:id="16"/>
    </w:p>
    <w:p w14:paraId="7D0AC3ED" w14:textId="77777777" w:rsidR="00762711" w:rsidRDefault="00762711" w:rsidP="005F4CB1">
      <w:pPr>
        <w:spacing w:line="360" w:lineRule="auto"/>
        <w:jc w:val="both"/>
        <w:rPr>
          <w:rFonts w:ascii="Times New Roman" w:hAnsi="Times New Roman" w:cs="Times New Roman"/>
        </w:rPr>
      </w:pPr>
    </w:p>
    <w:p w14:paraId="7E73306E" w14:textId="7394FCFD"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sidR="005F66E6">
        <w:rPr>
          <w:rFonts w:ascii="Times New Roman" w:hAnsi="Times New Roman" w:cs="Times New Roman"/>
        </w:rPr>
        <w:t xml:space="preserve"> running the search query</w:t>
      </w:r>
      <w:r w:rsidR="00CA4DA4" w:rsidRPr="00A26F7F">
        <w:rPr>
          <w:rFonts w:ascii="Times New Roman" w:hAnsi="Times New Roman" w:cs="Times New Roman"/>
        </w:rPr>
        <w:t>. Both serve the same purpose which is to personalized the search and make it easy to suit the user’s needs.</w:t>
      </w:r>
    </w:p>
    <w:p w14:paraId="2BD7520B" w14:textId="77777777" w:rsidR="00E2458E" w:rsidRDefault="00E2458E" w:rsidP="005B1372">
      <w:pPr>
        <w:spacing w:line="360" w:lineRule="auto"/>
        <w:jc w:val="both"/>
        <w:rPr>
          <w:rFonts w:ascii="Times New Roman" w:hAnsi="Times New Roman" w:cs="Times New Roman"/>
        </w:rPr>
      </w:pPr>
    </w:p>
    <w:p w14:paraId="41671686" w14:textId="6D742077" w:rsidR="00843357" w:rsidRDefault="00AA4B05" w:rsidP="005B1372">
      <w:pPr>
        <w:spacing w:line="360" w:lineRule="auto"/>
        <w:jc w:val="both"/>
        <w:rPr>
          <w:rFonts w:ascii="Times New Roman" w:hAnsi="Times New Roman" w:cs="Times New Roman"/>
        </w:rPr>
      </w:pPr>
      <w:r>
        <w:rPr>
          <w:rFonts w:ascii="Times New Roman" w:hAnsi="Times New Roman" w:cs="Times New Roman"/>
        </w:rPr>
        <w:t>Facets represent categories selected</w:t>
      </w:r>
      <w:r w:rsidR="00EF451C">
        <w:rPr>
          <w:rFonts w:ascii="Times New Roman" w:hAnsi="Times New Roman" w:cs="Times New Roman"/>
        </w:rPr>
        <w:t xml:space="preserve"> </w:t>
      </w:r>
      <w:r w:rsidR="00370079">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9C22E8">
        <w:rPr>
          <w:rFonts w:ascii="Times New Roman" w:hAnsi="Times New Roman" w:cs="Times New Roman"/>
          <w:noProof/>
        </w:rPr>
        <w:t>[13]</w:t>
      </w:r>
      <w:r w:rsidR="00370079">
        <w:rPr>
          <w:rFonts w:ascii="Times New Roman" w:hAnsi="Times New Roman" w:cs="Times New Roman"/>
        </w:rPr>
        <w:fldChar w:fldCharType="end"/>
      </w:r>
      <w:r>
        <w:rPr>
          <w:rFonts w:ascii="Times New Roman" w:hAnsi="Times New Roman" w:cs="Times New Roman"/>
        </w:rPr>
        <w:t xml:space="preserve">. Each </w:t>
      </w:r>
      <w:r w:rsidR="00BC19FF">
        <w:rPr>
          <w:rFonts w:ascii="Times New Roman" w:hAnsi="Times New Roman" w:cs="Times New Roman"/>
        </w:rPr>
        <w:t>category</w:t>
      </w:r>
      <w:r>
        <w:rPr>
          <w:rFonts w:ascii="Times New Roman" w:hAnsi="Times New Roman" w:cs="Times New Roman"/>
        </w:rPr>
        <w:t xml:space="preserve"> consists of subcategories</w:t>
      </w:r>
      <w:r w:rsidR="00370079">
        <w:rPr>
          <w:rFonts w:ascii="Times New Roman" w:hAnsi="Times New Roman" w:cs="Times New Roman"/>
        </w:rPr>
        <w:t xml:space="preserve"> </w:t>
      </w:r>
      <w:r w:rsidR="00370079">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9C22E8">
        <w:rPr>
          <w:rFonts w:ascii="Times New Roman" w:hAnsi="Times New Roman" w:cs="Times New Roman"/>
          <w:noProof/>
        </w:rPr>
        <w:t>[13]</w:t>
      </w:r>
      <w:r w:rsidR="00370079">
        <w:rPr>
          <w:rFonts w:ascii="Times New Roman" w:hAnsi="Times New Roman" w:cs="Times New Roman"/>
        </w:rPr>
        <w:fldChar w:fldCharType="end"/>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r w:rsidR="00433F98">
        <w:rPr>
          <w:rFonts w:ascii="Times New Roman" w:hAnsi="Times New Roman" w:cs="Times New Roman"/>
        </w:rPr>
        <w:t xml:space="preserve"> </w:t>
      </w:r>
      <w:r w:rsidR="003058CE">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058CE">
        <w:rPr>
          <w:rFonts w:ascii="Times New Roman" w:hAnsi="Times New Roman" w:cs="Times New Roman"/>
        </w:rPr>
        <w:fldChar w:fldCharType="separate"/>
      </w:r>
      <w:r w:rsidR="009C22E8">
        <w:rPr>
          <w:rFonts w:ascii="Times New Roman" w:hAnsi="Times New Roman" w:cs="Times New Roman"/>
          <w:noProof/>
        </w:rPr>
        <w:t>[13]</w:t>
      </w:r>
      <w:r w:rsidR="003058CE">
        <w:rPr>
          <w:rFonts w:ascii="Times New Roman" w:hAnsi="Times New Roman" w:cs="Times New Roman"/>
        </w:rPr>
        <w:fldChar w:fldCharType="end"/>
      </w:r>
      <w:r w:rsidR="002005D9">
        <w:rPr>
          <w:rFonts w:ascii="Times New Roman" w:hAnsi="Times New Roman" w:cs="Times New Roman"/>
        </w:rPr>
        <w:t>:</w:t>
      </w:r>
    </w:p>
    <w:p w14:paraId="11311F6C" w14:textId="7DADD34C" w:rsidR="002005D9" w:rsidRDefault="004B12AE"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7EC64B9D"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r w:rsidR="00145C12">
        <w:rPr>
          <w:rFonts w:ascii="Times New Roman" w:hAnsi="Times New Roman" w:cs="Times New Roman"/>
        </w:rPr>
        <w:t>ithin</w:t>
      </w:r>
      <w:r w:rsidR="004422E1">
        <w:rPr>
          <w:rFonts w:ascii="Times New Roman" w:hAnsi="Times New Roman" w:cs="Times New Roman"/>
        </w:rPr>
        <w:t xml:space="preserve"> that facet</w:t>
      </w:r>
      <w:r w:rsidR="00BC4B6D">
        <w:rPr>
          <w:rFonts w:ascii="Times New Roman" w:hAnsi="Times New Roman" w:cs="Times New Roman"/>
        </w:rPr>
        <w:t xml:space="preserve"> </w:t>
      </w:r>
      <w:r w:rsidR="00DF7E16">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F7E16">
        <w:rPr>
          <w:rFonts w:ascii="Times New Roman" w:hAnsi="Times New Roman" w:cs="Times New Roman"/>
        </w:rPr>
        <w:fldChar w:fldCharType="separate"/>
      </w:r>
      <w:r w:rsidR="009C22E8">
        <w:rPr>
          <w:rFonts w:ascii="Times New Roman" w:hAnsi="Times New Roman" w:cs="Times New Roman"/>
          <w:noProof/>
        </w:rPr>
        <w:t>[13]</w:t>
      </w:r>
      <w:r w:rsidR="00DF7E16">
        <w:rPr>
          <w:rFonts w:ascii="Times New Roman" w:hAnsi="Times New Roman" w:cs="Times New Roman"/>
        </w:rPr>
        <w:fldChar w:fldCharType="end"/>
      </w:r>
      <w:r w:rsidR="004422E1">
        <w:rPr>
          <w:rFonts w:ascii="Times New Roman" w:hAnsi="Times New Roman" w:cs="Times New Roman"/>
        </w:rPr>
        <w:t>.</w:t>
      </w:r>
      <w:r w:rsidR="00876B26">
        <w:rPr>
          <w:rFonts w:ascii="Times New Roman" w:hAnsi="Times New Roman" w:cs="Times New Roman"/>
        </w:rPr>
        <w:t xml:space="preserve"> In other words, </w:t>
      </w:r>
      <w:r w:rsidR="005B0D6E">
        <w:rPr>
          <w:rFonts w:ascii="Times New Roman" w:hAnsi="Times New Roman" w:cs="Times New Roman"/>
        </w:rPr>
        <w:t xml:space="preserve">the S’s </w:t>
      </w:r>
      <w:r w:rsidR="00014778">
        <w:rPr>
          <w:rFonts w:ascii="Times New Roman" w:hAnsi="Times New Roman" w:cs="Times New Roman"/>
        </w:rPr>
        <w:t>are subcategories of “Spicy Ingredient”</w:t>
      </w:r>
      <w:r w:rsidR="00E1579B">
        <w:rPr>
          <w:rFonts w:ascii="Times New Roman" w:hAnsi="Times New Roman" w:cs="Times New Roman"/>
        </w:rPr>
        <w:t xml:space="preserve"> which they might include Hot Pepper as an S</w:t>
      </w:r>
      <w:bookmarkStart w:id="17" w:name="_GoBack"/>
      <w:bookmarkEnd w:id="17"/>
      <w:r w:rsidR="00014778">
        <w:rPr>
          <w:rFonts w:ascii="Times New Roman" w:hAnsi="Times New Roman" w:cs="Times New Roman"/>
        </w:rPr>
        <w:t xml:space="preserve">, and the disjunction of the S’s </w:t>
      </w:r>
      <w:r w:rsidR="00754686">
        <w:rPr>
          <w:rFonts w:ascii="Times New Roman" w:hAnsi="Times New Roman" w:cs="Times New Roman"/>
        </w:rPr>
        <w:t xml:space="preserve">represents the category “Spicy Ingredient”. </w:t>
      </w:r>
    </w:p>
    <w:p w14:paraId="3F2DA513" w14:textId="77777777" w:rsidR="004422E1" w:rsidRDefault="004422E1" w:rsidP="005B1372">
      <w:pPr>
        <w:spacing w:line="360" w:lineRule="auto"/>
        <w:jc w:val="both"/>
        <w:rPr>
          <w:rFonts w:ascii="Times New Roman" w:hAnsi="Times New Roman" w:cs="Times New Roman"/>
        </w:rPr>
      </w:pPr>
    </w:p>
    <w:p w14:paraId="1395046A" w14:textId="12A98CDA" w:rsidR="002111F5" w:rsidRPr="005534BC" w:rsidRDefault="00E92AF6" w:rsidP="005534BC">
      <w:pPr>
        <w:spacing w:line="360" w:lineRule="auto"/>
        <w:jc w:val="both"/>
        <w:rPr>
          <w:rFonts w:ascii="Times New Roman" w:hAnsi="Times New Roman" w:cs="Times New Roman"/>
        </w:rPr>
      </w:pPr>
      <w:r>
        <w:rPr>
          <w:rFonts w:ascii="Times New Roman" w:hAnsi="Times New Roman" w:cs="Times New Roman"/>
        </w:rPr>
        <w:t>There are some benefits of using facets</w:t>
      </w:r>
      <w:r w:rsidR="003403E1">
        <w:rPr>
          <w:rFonts w:ascii="Times New Roman" w:hAnsi="Times New Roman" w:cs="Times New Roman"/>
        </w:rPr>
        <w:t xml:space="preserve"> </w:t>
      </w:r>
      <w:r w:rsidR="003403E1">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Hyvönen&lt;/Author&gt;&lt;Year&gt;2004&lt;/Year&gt;&lt;RecNum&gt;57&lt;/RecNum&gt;&lt;DisplayText&gt;[13]&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9C22E8">
        <w:rPr>
          <w:rFonts w:ascii="Times New Roman" w:hAnsi="Times New Roman" w:cs="Times New Roman"/>
          <w:noProof/>
        </w:rPr>
        <w:t>[13]</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CE78F0">
      <w:pPr>
        <w:spacing w:line="360" w:lineRule="auto"/>
        <w:jc w:val="both"/>
        <w:rPr>
          <w:rFonts w:ascii="Times New Roman" w:hAnsi="Times New Roman" w:cs="Times New Roman"/>
        </w:rPr>
      </w:pPr>
    </w:p>
    <w:p w14:paraId="4A515E80" w14:textId="0F981D2C" w:rsidR="00034D9F" w:rsidRPr="00A26F7F" w:rsidRDefault="007D2F30" w:rsidP="00CE78F0">
      <w:pPr>
        <w:pStyle w:val="Heading2"/>
        <w:spacing w:line="360" w:lineRule="auto"/>
        <w:jc w:val="both"/>
        <w:rPr>
          <w:rFonts w:ascii="Times New Roman" w:hAnsi="Times New Roman" w:cs="Times New Roman"/>
          <w:sz w:val="24"/>
          <w:szCs w:val="24"/>
        </w:rPr>
      </w:pPr>
      <w:bookmarkStart w:id="18" w:name="_Toc263367718"/>
      <w:r w:rsidRPr="00A26F7F">
        <w:rPr>
          <w:rFonts w:ascii="Times New Roman" w:hAnsi="Times New Roman" w:cs="Times New Roman"/>
          <w:sz w:val="24"/>
          <w:szCs w:val="24"/>
        </w:rPr>
        <w:t>Ontology Visual Querying</w:t>
      </w:r>
      <w:bookmarkEnd w:id="18"/>
    </w:p>
    <w:p w14:paraId="7F36A64D" w14:textId="619079E5" w:rsidR="007D2F30" w:rsidRPr="00A26F7F" w:rsidRDefault="000306F6" w:rsidP="007D7232">
      <w:pPr>
        <w:spacing w:line="360" w:lineRule="auto"/>
        <w:jc w:val="both"/>
        <w:rPr>
          <w:rFonts w:ascii="Times New Roman" w:hAnsi="Times New Roman" w:cs="Times New Roman"/>
        </w:rPr>
      </w:pPr>
      <w:r>
        <w:rPr>
          <w:rFonts w:ascii="Times New Roman" w:hAnsi="Times New Roman" w:cs="Times New Roman"/>
        </w:rPr>
        <w:t xml:space="preserve">The idea of </w:t>
      </w:r>
      <w:r w:rsidR="00CF3AFF">
        <w:rPr>
          <w:rFonts w:ascii="Times New Roman" w:hAnsi="Times New Roman" w:cs="Times New Roman"/>
        </w:rPr>
        <w:t xml:space="preserve">visual querying </w:t>
      </w:r>
      <w:r w:rsidR="00235F79">
        <w:rPr>
          <w:rFonts w:ascii="Times New Roman" w:hAnsi="Times New Roman" w:cs="Times New Roman"/>
        </w:rPr>
        <w:t xml:space="preserve">is </w:t>
      </w:r>
      <w:r w:rsidR="00F54AE7">
        <w:rPr>
          <w:rFonts w:ascii="Times New Roman" w:hAnsi="Times New Roman" w:cs="Times New Roman"/>
        </w:rPr>
        <w:t>constructing a search query visually</w:t>
      </w:r>
      <w:r>
        <w:rPr>
          <w:rFonts w:ascii="Times New Roman" w:hAnsi="Times New Roman" w:cs="Times New Roman"/>
        </w:rPr>
        <w:t xml:space="preserve"> using drag and drop</w:t>
      </w:r>
      <w:r w:rsidR="00F54AE7">
        <w:rPr>
          <w:rFonts w:ascii="Times New Roman" w:hAnsi="Times New Roman" w:cs="Times New Roman"/>
        </w:rPr>
        <w:t xml:space="preserve"> instead of the traditional way</w:t>
      </w:r>
      <w:r w:rsidR="00D35097">
        <w:rPr>
          <w:rFonts w:ascii="Times New Roman" w:hAnsi="Times New Roman" w:cs="Times New Roman"/>
        </w:rPr>
        <w:t>.</w:t>
      </w:r>
      <w:r w:rsidR="00ED71F8">
        <w:rPr>
          <w:rFonts w:ascii="Times New Roman" w:hAnsi="Times New Roman" w:cs="Times New Roman"/>
        </w:rPr>
        <w:t xml:space="preserve"> </w:t>
      </w:r>
      <w:r w:rsidR="003472CB">
        <w:rPr>
          <w:rFonts w:ascii="Times New Roman" w:hAnsi="Times New Roman" w:cs="Times New Roman"/>
        </w:rPr>
        <w:t xml:space="preserve">Same idea can be applied on ontology-based </w:t>
      </w:r>
      <w:r w:rsidR="00DD111F">
        <w:rPr>
          <w:rFonts w:ascii="Times New Roman" w:hAnsi="Times New Roman" w:cs="Times New Roman"/>
        </w:rPr>
        <w:t>interfaces that would be more powerful because of the benefits of the ontology-based applications.</w:t>
      </w:r>
      <w:r w:rsidR="00905523">
        <w:rPr>
          <w:rFonts w:ascii="Times New Roman" w:hAnsi="Times New Roman" w:cs="Times New Roman"/>
        </w:rPr>
        <w:t xml:space="preserve"> </w:t>
      </w:r>
      <w:r w:rsidR="006B22A4">
        <w:rPr>
          <w:rFonts w:ascii="Times New Roman" w:hAnsi="Times New Roman" w:cs="Times New Roman"/>
        </w:rPr>
        <w:t>The interface would guide the user to build interactive meaningful queries by using ontologies</w:t>
      </w:r>
      <w:r w:rsidR="008F2435">
        <w:rPr>
          <w:rFonts w:ascii="Times New Roman" w:hAnsi="Times New Roman" w:cs="Times New Roman"/>
        </w:rPr>
        <w:t xml:space="preserve"> </w:t>
      </w:r>
      <w:r w:rsidR="008F2435">
        <w:rPr>
          <w:rFonts w:ascii="Times New Roman" w:hAnsi="Times New Roman" w:cs="Times New Roman"/>
        </w:rPr>
        <w:fldChar w:fldCharType="begin"/>
      </w:r>
      <w:r w:rsidR="008F2435">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8F2435">
        <w:rPr>
          <w:rFonts w:ascii="Times New Roman" w:hAnsi="Times New Roman" w:cs="Times New Roman"/>
        </w:rPr>
        <w:fldChar w:fldCharType="separate"/>
      </w:r>
      <w:r w:rsidR="008F2435">
        <w:rPr>
          <w:rFonts w:ascii="Times New Roman" w:hAnsi="Times New Roman" w:cs="Times New Roman"/>
          <w:noProof/>
        </w:rPr>
        <w:t>[2, 4]</w:t>
      </w:r>
      <w:r w:rsidR="008F2435">
        <w:rPr>
          <w:rFonts w:ascii="Times New Roman" w:hAnsi="Times New Roman" w:cs="Times New Roman"/>
        </w:rPr>
        <w:fldChar w:fldCharType="end"/>
      </w:r>
      <w:r w:rsidR="006B22A4">
        <w:rPr>
          <w:rFonts w:ascii="Times New Roman" w:hAnsi="Times New Roman" w:cs="Times New Roman"/>
        </w:rPr>
        <w:t>.</w:t>
      </w:r>
      <w:r w:rsidR="007D2F30" w:rsidRPr="00A26F7F">
        <w:rPr>
          <w:rFonts w:ascii="Times New Roman" w:hAnsi="Times New Roman" w:cs="Times New Roman"/>
        </w:rPr>
        <w:t xml:space="preserve"> In addition,</w:t>
      </w:r>
      <w:r w:rsidR="00481178">
        <w:rPr>
          <w:rFonts w:ascii="Times New Roman" w:hAnsi="Times New Roman" w:cs="Times New Roman"/>
        </w:rPr>
        <w:t xml:space="preserve"> another advantage derived from the benefits of ontology-based applications is</w:t>
      </w:r>
      <w:r w:rsidR="007D2F30" w:rsidRPr="00A26F7F">
        <w:rPr>
          <w:rFonts w:ascii="Times New Roman" w:hAnsi="Times New Roman" w:cs="Times New Roman"/>
        </w:rPr>
        <w:t xml:space="preserve"> constructing </w:t>
      </w:r>
      <w:r w:rsidR="009A07A3">
        <w:rPr>
          <w:rFonts w:ascii="Times New Roman" w:hAnsi="Times New Roman" w:cs="Times New Roman"/>
        </w:rPr>
        <w:t>only</w:t>
      </w:r>
      <w:r w:rsidR="007D2F30" w:rsidRPr="00A26F7F">
        <w:rPr>
          <w:rFonts w:ascii="Times New Roman" w:hAnsi="Times New Roman" w:cs="Times New Roman"/>
        </w:rPr>
        <w:t xml:space="preserve"> exact queries </w:t>
      </w:r>
      <w:r w:rsidR="007D2F30"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7D2F30" w:rsidRPr="00A26F7F">
        <w:rPr>
          <w:rFonts w:ascii="Times New Roman" w:hAnsi="Times New Roman" w:cs="Times New Roman"/>
        </w:rPr>
        <w:fldChar w:fldCharType="separate"/>
      </w:r>
      <w:r w:rsidR="007D49EB">
        <w:rPr>
          <w:rFonts w:ascii="Times New Roman" w:hAnsi="Times New Roman" w:cs="Times New Roman"/>
          <w:noProof/>
        </w:rPr>
        <w:t>[2, 4]</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6C905246" w:rsidR="007D2F30" w:rsidRPr="00A26F7F" w:rsidRDefault="00F45D41" w:rsidP="007D2F30">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00661331">
        <w:rPr>
          <w:rFonts w:ascii="Times New Roman" w:hAnsi="Times New Roman" w:cs="Times New Roman"/>
        </w:rPr>
        <w:t>v</w:t>
      </w:r>
      <w:r w:rsidR="007D2F30" w:rsidRPr="00A26F7F">
        <w:rPr>
          <w:rFonts w:ascii="Times New Roman" w:hAnsi="Times New Roman"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007D2F30" w:rsidRPr="00A26F7F">
        <w:rPr>
          <w:rFonts w:ascii="Times New Roman" w:hAnsi="Times New Roman" w:cs="Times New Roman"/>
        </w:rPr>
        <w:fldChar w:fldCharType="begin"/>
      </w:r>
      <w:r w:rsidR="009C22E8">
        <w:rPr>
          <w:rFonts w:ascii="Times New Roman" w:hAnsi="Times New Roman" w:cs="Times New Roman"/>
        </w:rPr>
        <w:instrText xml:space="preserve"> ADDIN EN.CITE &lt;EndNote&gt;&lt;Cite&gt;&lt;Author&gt;Bechhofer&lt;/Author&gt;&lt;Year&gt;2009&lt;/Year&gt;&lt;RecNum&gt;35&lt;/RecNum&gt;&lt;DisplayText&gt;[2, 19]&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007D2F30" w:rsidRPr="00A26F7F">
        <w:rPr>
          <w:rFonts w:ascii="Times New Roman" w:hAnsi="Times New Roman" w:cs="Times New Roman"/>
        </w:rPr>
        <w:fldChar w:fldCharType="separate"/>
      </w:r>
      <w:r w:rsidR="009C22E8">
        <w:rPr>
          <w:rFonts w:ascii="Times New Roman" w:hAnsi="Times New Roman" w:cs="Times New Roman"/>
          <w:noProof/>
        </w:rPr>
        <w:t>[2, 19]</w:t>
      </w:r>
      <w:r w:rsidR="007D2F30" w:rsidRPr="00A26F7F">
        <w:rPr>
          <w:rFonts w:ascii="Times New Roman" w:hAnsi="Times New Roman" w:cs="Times New Roman"/>
        </w:rPr>
        <w:fldChar w:fldCharType="end"/>
      </w:r>
      <w:r w:rsidR="007D2F30"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421D2F04"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w:t>
      </w:r>
      <w:r w:rsidR="009838E7">
        <w:rPr>
          <w:rFonts w:ascii="Times New Roman" w:hAnsi="Times New Roman" w:cs="Times New Roman"/>
        </w:rPr>
        <w:t xml:space="preserve">the ease of </w:t>
      </w:r>
      <w:r w:rsidR="00E3130D">
        <w:rPr>
          <w:rFonts w:ascii="Times New Roman" w:hAnsi="Times New Roman" w:cs="Times New Roman"/>
        </w:rPr>
        <w:t>querying</w:t>
      </w:r>
      <w:r w:rsidR="009838E7">
        <w:rPr>
          <w:rFonts w:ascii="Times New Roman" w:hAnsi="Times New Roman" w:cs="Times New Roman"/>
        </w:rPr>
        <w:t>,</w:t>
      </w:r>
      <w:r w:rsidR="00E3130D">
        <w:rPr>
          <w:rFonts w:ascii="Times New Roman" w:hAnsi="Times New Roman" w:cs="Times New Roman"/>
        </w:rPr>
        <w:t xml:space="preserve"> since user only drag and drop what needed to </w:t>
      </w:r>
      <w:r w:rsidR="009838E7">
        <w:rPr>
          <w:rFonts w:ascii="Times New Roman" w:hAnsi="Times New Roman" w:cs="Times New Roman"/>
        </w:rPr>
        <w:t xml:space="preserve">be </w:t>
      </w:r>
      <w:r w:rsidR="00E3130D">
        <w:rPr>
          <w:rFonts w:ascii="Times New Roman" w:hAnsi="Times New Roman" w:cs="Times New Roman"/>
        </w:rPr>
        <w:t xml:space="preserve">queried. </w:t>
      </w:r>
      <w:r w:rsidR="006047BC">
        <w:rPr>
          <w:rFonts w:ascii="Times New Roman" w:hAnsi="Times New Roman" w:cs="Times New Roman"/>
        </w:rPr>
        <w:t>U</w:t>
      </w:r>
      <w:r w:rsidRPr="00A26F7F">
        <w:rPr>
          <w:rFonts w:ascii="Times New Roman" w:hAnsi="Times New Roman" w:cs="Times New Roman"/>
        </w:rPr>
        <w:t xml:space="preserve">ser does not have to remember or know the vocabulary, since user can survey the domai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 </w:instrText>
      </w:r>
      <w:r w:rsidR="007D49EB">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DATA </w:instrText>
      </w:r>
      <w:r w:rsidR="007D49EB">
        <w:rPr>
          <w:rFonts w:ascii="Times New Roman" w:hAnsi="Times New Roman" w:cs="Times New Roman"/>
        </w:rPr>
      </w:r>
      <w:r w:rsidR="007D49EB">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007D49EB">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Default="007D2F30" w:rsidP="007D2F30">
      <w:pPr>
        <w:spacing w:line="360" w:lineRule="auto"/>
        <w:jc w:val="both"/>
        <w:rPr>
          <w:rFonts w:ascii="Times New Roman" w:hAnsi="Times New Roman" w:cs="Times New Roman"/>
        </w:rPr>
      </w:pPr>
    </w:p>
    <w:p w14:paraId="05E29FF6" w14:textId="008DF7FF" w:rsidR="005F05E3" w:rsidRPr="00B53475" w:rsidRDefault="00B53475" w:rsidP="006C3480">
      <w:pPr>
        <w:pStyle w:val="Heading2"/>
        <w:spacing w:line="360" w:lineRule="auto"/>
        <w:jc w:val="both"/>
        <w:rPr>
          <w:rFonts w:ascii="Times New Roman" w:hAnsi="Times New Roman" w:cs="Times New Roman"/>
          <w:sz w:val="24"/>
          <w:szCs w:val="24"/>
        </w:rPr>
      </w:pPr>
      <w:bookmarkStart w:id="19" w:name="_Toc263367719"/>
      <w:r w:rsidRPr="00B53475">
        <w:rPr>
          <w:rFonts w:ascii="Times New Roman" w:hAnsi="Times New Roman" w:cs="Times New Roman"/>
          <w:sz w:val="24"/>
          <w:szCs w:val="24"/>
        </w:rPr>
        <w:t>The Manchester Pizza Finder</w:t>
      </w:r>
      <w:bookmarkEnd w:id="19"/>
    </w:p>
    <w:p w14:paraId="5BB66E37" w14:textId="3825E640" w:rsidR="00CA3363" w:rsidRDefault="003D45BE" w:rsidP="006C3480">
      <w:pPr>
        <w:spacing w:line="360" w:lineRule="auto"/>
        <w:jc w:val="both"/>
        <w:rPr>
          <w:rFonts w:ascii="Times New Roman" w:hAnsi="Times New Roman" w:cs="Times New Roman"/>
        </w:rPr>
      </w:pPr>
      <w:r>
        <w:rPr>
          <w:rFonts w:ascii="Times New Roman" w:hAnsi="Times New Roman" w:cs="Times New Roman"/>
        </w:rPr>
        <w:t xml:space="preserve">The Manchester Pizza Finder is an application that finds </w:t>
      </w:r>
      <w:r w:rsidR="002F401C">
        <w:rPr>
          <w:rFonts w:ascii="Times New Roman" w:hAnsi="Times New Roman" w:cs="Times New Roman"/>
        </w:rPr>
        <w:t xml:space="preserve">specific pizza based on some topping choices. </w:t>
      </w:r>
      <w:r w:rsidR="005A53CF">
        <w:rPr>
          <w:rFonts w:ascii="Times New Roman" w:hAnsi="Times New Roman" w:cs="Times New Roman"/>
        </w:rPr>
        <w:t>User can include and exclude</w:t>
      </w:r>
      <w:r w:rsidR="009B3175">
        <w:rPr>
          <w:rFonts w:ascii="Times New Roman" w:hAnsi="Times New Roman" w:cs="Times New Roman"/>
        </w:rPr>
        <w:t xml:space="preserve"> </w:t>
      </w:r>
      <w:r w:rsidR="00244C62">
        <w:rPr>
          <w:rFonts w:ascii="Times New Roman" w:hAnsi="Times New Roman" w:cs="Times New Roman"/>
        </w:rPr>
        <w:t xml:space="preserve">any </w:t>
      </w:r>
      <w:r w:rsidR="009B3175">
        <w:rPr>
          <w:rFonts w:ascii="Times New Roman" w:hAnsi="Times New Roman" w:cs="Times New Roman"/>
        </w:rPr>
        <w:t>toppings</w:t>
      </w:r>
      <w:r w:rsidR="008C33A6">
        <w:rPr>
          <w:rFonts w:ascii="Times New Roman" w:hAnsi="Times New Roman" w:cs="Times New Roman"/>
        </w:rPr>
        <w:t>,</w:t>
      </w:r>
      <w:r w:rsidR="005A53CF">
        <w:rPr>
          <w:rFonts w:ascii="Times New Roman" w:hAnsi="Times New Roman" w:cs="Times New Roman"/>
        </w:rPr>
        <w:t xml:space="preserve"> </w:t>
      </w:r>
      <w:r w:rsidR="008C33A6">
        <w:rPr>
          <w:rFonts w:ascii="Times New Roman" w:hAnsi="Times New Roman" w:cs="Times New Roman"/>
        </w:rPr>
        <w:t xml:space="preserve">and based that </w:t>
      </w:r>
      <w:r w:rsidR="001F0373">
        <w:rPr>
          <w:rFonts w:ascii="Times New Roman" w:hAnsi="Times New Roman" w:cs="Times New Roman"/>
        </w:rPr>
        <w:t>t</w:t>
      </w:r>
      <w:r w:rsidR="00E43666">
        <w:rPr>
          <w:rFonts w:ascii="Times New Roman" w:hAnsi="Times New Roman" w:cs="Times New Roman"/>
        </w:rPr>
        <w:t xml:space="preserve">he result would satisfy </w:t>
      </w:r>
      <w:r w:rsidR="004E36CD">
        <w:rPr>
          <w:rFonts w:ascii="Times New Roman" w:hAnsi="Times New Roman" w:cs="Times New Roman"/>
        </w:rPr>
        <w:t>the query.</w:t>
      </w:r>
      <w:r w:rsidR="00236995">
        <w:rPr>
          <w:rFonts w:ascii="Times New Roman" w:hAnsi="Times New Roman" w:cs="Times New Roman"/>
        </w:rPr>
        <w:t xml:space="preserve"> </w:t>
      </w:r>
      <w:r w:rsidR="009117E7">
        <w:rPr>
          <w:rFonts w:ascii="Times New Roman" w:hAnsi="Times New Roman" w:cs="Times New Roman"/>
        </w:rPr>
        <w:t xml:space="preserve">The use of DL reasoner is present in this application, since </w:t>
      </w:r>
      <w:r w:rsidR="009B4EFE">
        <w:rPr>
          <w:rFonts w:ascii="Times New Roman" w:hAnsi="Times New Roman" w:cs="Times New Roman"/>
        </w:rPr>
        <w:t xml:space="preserve">it generated the filtering </w:t>
      </w:r>
      <w:r w:rsidR="006C7E60">
        <w:rPr>
          <w:rFonts w:ascii="Times New Roman" w:hAnsi="Times New Roman" w:cs="Times New Roman"/>
        </w:rPr>
        <w:t>criteria</w:t>
      </w:r>
      <w:r w:rsidR="009B4EFE">
        <w:rPr>
          <w:rFonts w:ascii="Times New Roman" w:hAnsi="Times New Roman" w:cs="Times New Roman"/>
        </w:rPr>
        <w:t xml:space="preserve"> (pizza topping)</w:t>
      </w:r>
      <w:r w:rsidR="00846104">
        <w:rPr>
          <w:rFonts w:ascii="Times New Roman" w:hAnsi="Times New Roman" w:cs="Times New Roman"/>
        </w:rPr>
        <w:t xml:space="preserve"> and their categories</w:t>
      </w:r>
      <w:r w:rsidR="009B4EFE">
        <w:rPr>
          <w:rFonts w:ascii="Times New Roman" w:hAnsi="Times New Roman" w:cs="Times New Roman"/>
        </w:rPr>
        <w:t xml:space="preserve"> </w:t>
      </w:r>
      <w:r w:rsidR="00AF5697">
        <w:rPr>
          <w:rFonts w:ascii="Times New Roman" w:hAnsi="Times New Roman" w:cs="Times New Roman"/>
        </w:rPr>
        <w:t>in the runtime</w:t>
      </w:r>
      <w:r w:rsidR="009B4EFE">
        <w:rPr>
          <w:rFonts w:ascii="Times New Roman" w:hAnsi="Times New Roman" w:cs="Times New Roman"/>
        </w:rPr>
        <w:t>.</w:t>
      </w:r>
      <w:r w:rsidR="00CF190D">
        <w:rPr>
          <w:rFonts w:ascii="Times New Roman" w:hAnsi="Times New Roman" w:cs="Times New Roman"/>
        </w:rPr>
        <w:t xml:space="preserve"> It is also make sure that t</w:t>
      </w:r>
      <w:r w:rsidR="00B20DAB">
        <w:rPr>
          <w:rFonts w:ascii="Times New Roman" w:hAnsi="Times New Roman" w:cs="Times New Roman"/>
        </w:rPr>
        <w:t>he constructed queries and results</w:t>
      </w:r>
      <w:r w:rsidR="00CF190D">
        <w:rPr>
          <w:rFonts w:ascii="Times New Roman" w:hAnsi="Times New Roman" w:cs="Times New Roman"/>
        </w:rPr>
        <w:t xml:space="preserve"> </w:t>
      </w:r>
      <w:r w:rsidR="00B20DAB">
        <w:rPr>
          <w:rFonts w:ascii="Times New Roman" w:hAnsi="Times New Roman" w:cs="Times New Roman"/>
        </w:rPr>
        <w:t>are</w:t>
      </w:r>
      <w:r w:rsidR="00CF190D">
        <w:rPr>
          <w:rFonts w:ascii="Times New Roman" w:hAnsi="Times New Roman" w:cs="Times New Roman"/>
        </w:rPr>
        <w:t xml:space="preserve"> </w:t>
      </w:r>
      <w:r w:rsidR="005D74CC">
        <w:rPr>
          <w:rFonts w:ascii="Times New Roman" w:hAnsi="Times New Roman" w:cs="Times New Roman"/>
        </w:rPr>
        <w:t>consistent</w:t>
      </w:r>
      <w:r w:rsidR="00FF36EF">
        <w:rPr>
          <w:rFonts w:ascii="Times New Roman" w:hAnsi="Times New Roman" w:cs="Times New Roman"/>
        </w:rPr>
        <w:t>. Based on the choices made the DL reasoner retrieve result that fulfill the input query.</w:t>
      </w:r>
      <w:r w:rsidR="004E4789">
        <w:rPr>
          <w:rFonts w:ascii="Times New Roman" w:hAnsi="Times New Roman" w:cs="Times New Roman"/>
        </w:rPr>
        <w:t xml:space="preserve"> </w:t>
      </w:r>
      <w:r w:rsidR="007A40D1">
        <w:rPr>
          <w:rFonts w:ascii="Times New Roman" w:hAnsi="Times New Roman" w:cs="Times New Roman"/>
        </w:rPr>
        <w:t>This</w:t>
      </w:r>
      <w:r w:rsidR="00B80336">
        <w:rPr>
          <w:rFonts w:ascii="Times New Roman" w:hAnsi="Times New Roman" w:cs="Times New Roman"/>
        </w:rPr>
        <w:t xml:space="preserve"> </w:t>
      </w:r>
      <w:r w:rsidR="00F53296">
        <w:rPr>
          <w:rFonts w:ascii="Times New Roman" w:hAnsi="Times New Roman" w:cs="Times New Roman"/>
        </w:rPr>
        <w:t>application shows</w:t>
      </w:r>
      <w:r w:rsidR="00C81FF9">
        <w:rPr>
          <w:rFonts w:ascii="Times New Roman" w:hAnsi="Times New Roman" w:cs="Times New Roman"/>
        </w:rPr>
        <w:t xml:space="preserve"> </w:t>
      </w:r>
      <w:r w:rsidR="00ED31F1">
        <w:rPr>
          <w:rFonts w:ascii="Times New Roman" w:hAnsi="Times New Roman" w:cs="Times New Roman"/>
        </w:rPr>
        <w:t>the use of ontologi</w:t>
      </w:r>
      <w:r w:rsidR="00867E54">
        <w:rPr>
          <w:rFonts w:ascii="Times New Roman" w:hAnsi="Times New Roman" w:cs="Times New Roman"/>
        </w:rPr>
        <w:t xml:space="preserve">es, </w:t>
      </w:r>
      <w:r w:rsidR="00ED31F1">
        <w:rPr>
          <w:rFonts w:ascii="Times New Roman" w:hAnsi="Times New Roman" w:cs="Times New Roman"/>
        </w:rPr>
        <w:t>OWL API</w:t>
      </w:r>
      <w:r w:rsidR="00867E54">
        <w:rPr>
          <w:rFonts w:ascii="Times New Roman" w:hAnsi="Times New Roman" w:cs="Times New Roman"/>
        </w:rPr>
        <w:t xml:space="preserve">, and the power of building ontology-based </w:t>
      </w:r>
      <w:r w:rsidR="00E23A7B">
        <w:rPr>
          <w:rFonts w:ascii="Times New Roman" w:hAnsi="Times New Roman" w:cs="Times New Roman"/>
        </w:rPr>
        <w:t>interface</w:t>
      </w:r>
      <w:r w:rsidR="00A54D53">
        <w:rPr>
          <w:rFonts w:ascii="Times New Roman" w:hAnsi="Times New Roman" w:cs="Times New Roman"/>
        </w:rPr>
        <w:t>, and faceted browsing</w:t>
      </w:r>
      <w:r w:rsidR="00ED31F1">
        <w:rPr>
          <w:rFonts w:ascii="Times New Roman" w:hAnsi="Times New Roman" w:cs="Times New Roman"/>
        </w:rPr>
        <w:t>.</w:t>
      </w:r>
      <w:r w:rsidR="00F53296">
        <w:rPr>
          <w:rFonts w:ascii="Times New Roman" w:hAnsi="Times New Roman" w:cs="Times New Roman"/>
        </w:rPr>
        <w:t xml:space="preserve"> </w:t>
      </w:r>
    </w:p>
    <w:p w14:paraId="2933AC62" w14:textId="77777777" w:rsidR="00436436" w:rsidRDefault="00436436" w:rsidP="006C3480">
      <w:pPr>
        <w:spacing w:line="360" w:lineRule="auto"/>
        <w:jc w:val="both"/>
        <w:rPr>
          <w:rFonts w:ascii="Times New Roman" w:hAnsi="Times New Roman" w:cs="Times New Roman"/>
        </w:rPr>
      </w:pPr>
    </w:p>
    <w:p w14:paraId="1AFE4954" w14:textId="1F39FE81" w:rsidR="00757F6A" w:rsidRDefault="0025142D" w:rsidP="006C3480">
      <w:pPr>
        <w:spacing w:line="360" w:lineRule="auto"/>
        <w:jc w:val="both"/>
        <w:rPr>
          <w:rFonts w:ascii="Times New Roman" w:hAnsi="Times New Roman" w:cs="Times New Roman"/>
        </w:rPr>
      </w:pPr>
      <w:r>
        <w:rPr>
          <w:rFonts w:ascii="Times New Roman" w:hAnsi="Times New Roman" w:cs="Times New Roman"/>
        </w:rPr>
        <w:t>The Manchester Pizza Finder</w:t>
      </w:r>
      <w:r w:rsidR="00182046">
        <w:rPr>
          <w:rFonts w:ascii="Times New Roman" w:hAnsi="Times New Roman" w:cs="Times New Roman"/>
        </w:rPr>
        <w:t xml:space="preserve"> is a user interface application that makes use of </w:t>
      </w:r>
      <w:r w:rsidR="00F82B87">
        <w:rPr>
          <w:rFonts w:ascii="Times New Roman" w:hAnsi="Times New Roman" w:cs="Times New Roman"/>
        </w:rPr>
        <w:t xml:space="preserve">OWL </w:t>
      </w:r>
      <w:r w:rsidR="00182046">
        <w:rPr>
          <w:rFonts w:ascii="Times New Roman" w:hAnsi="Times New Roman" w:cs="Times New Roman"/>
        </w:rPr>
        <w:t>ontolog</w:t>
      </w:r>
      <w:r w:rsidR="00F82B87">
        <w:rPr>
          <w:rFonts w:ascii="Times New Roman" w:hAnsi="Times New Roman" w:cs="Times New Roman"/>
        </w:rPr>
        <w:t>y</w:t>
      </w:r>
      <w:r w:rsidR="00182046">
        <w:rPr>
          <w:rFonts w:ascii="Times New Roman" w:hAnsi="Times New Roman" w:cs="Times New Roman"/>
        </w:rPr>
        <w:t xml:space="preserve">. </w:t>
      </w:r>
      <w:r w:rsidR="002950F9">
        <w:rPr>
          <w:rFonts w:ascii="Times New Roman" w:hAnsi="Times New Roman" w:cs="Times New Roman"/>
        </w:rPr>
        <w:t>It</w:t>
      </w:r>
      <w:r w:rsidR="00BA3AF8">
        <w:rPr>
          <w:rFonts w:ascii="Times New Roman" w:hAnsi="Times New Roman" w:cs="Times New Roman"/>
        </w:rPr>
        <w:t xml:space="preserve"> uses</w:t>
      </w:r>
      <w:r w:rsidR="004D083E">
        <w:rPr>
          <w:rFonts w:ascii="Times New Roman" w:hAnsi="Times New Roman" w:cs="Times New Roman"/>
        </w:rPr>
        <w:t xml:space="preserve"> </w:t>
      </w:r>
      <w:r w:rsidR="00254CE7">
        <w:rPr>
          <w:rFonts w:ascii="Times New Roman" w:hAnsi="Times New Roman" w:cs="Times New Roman"/>
        </w:rPr>
        <w:t>pre</w:t>
      </w:r>
      <w:r w:rsidR="004D083E">
        <w:rPr>
          <w:rFonts w:ascii="Times New Roman" w:hAnsi="Times New Roman" w:cs="Times New Roman"/>
        </w:rPr>
        <w:t>-defined pizza ontology</w:t>
      </w:r>
      <w:r w:rsidR="002950F9">
        <w:rPr>
          <w:rFonts w:ascii="Times New Roman" w:hAnsi="Times New Roman" w:cs="Times New Roman"/>
        </w:rPr>
        <w:t xml:space="preserve"> that represents </w:t>
      </w:r>
      <w:r w:rsidR="00E5312B">
        <w:rPr>
          <w:rFonts w:ascii="Times New Roman" w:hAnsi="Times New Roman" w:cs="Times New Roman"/>
        </w:rPr>
        <w:t>a domain concept of a pizza restaurant menu.</w:t>
      </w:r>
      <w:r w:rsidR="00F82B87">
        <w:rPr>
          <w:rFonts w:ascii="Times New Roman" w:hAnsi="Times New Roman" w:cs="Times New Roman"/>
        </w:rPr>
        <w:t xml:space="preserve"> </w:t>
      </w:r>
      <w:r w:rsidR="00D5071B">
        <w:rPr>
          <w:rFonts w:ascii="Times New Roman" w:hAnsi="Times New Roman" w:cs="Times New Roman"/>
        </w:rPr>
        <w:t>For the application to be able to communicate with t</w:t>
      </w:r>
      <w:r w:rsidR="00F63439">
        <w:rPr>
          <w:rFonts w:ascii="Times New Roman" w:hAnsi="Times New Roman" w:cs="Times New Roman"/>
        </w:rPr>
        <w:t xml:space="preserve">he pizza ontology, </w:t>
      </w:r>
      <w:r w:rsidR="0086192C">
        <w:rPr>
          <w:rFonts w:ascii="Times New Roman" w:hAnsi="Times New Roman" w:cs="Times New Roman"/>
        </w:rPr>
        <w:t xml:space="preserve">an API </w:t>
      </w:r>
      <w:r w:rsidR="007D252E">
        <w:rPr>
          <w:rFonts w:ascii="Times New Roman" w:hAnsi="Times New Roman" w:cs="Times New Roman"/>
        </w:rPr>
        <w:t>needs</w:t>
      </w:r>
      <w:r w:rsidR="0086192C">
        <w:rPr>
          <w:rFonts w:ascii="Times New Roman" w:hAnsi="Times New Roman" w:cs="Times New Roman"/>
        </w:rPr>
        <w:t xml:space="preserve"> to be used.</w:t>
      </w:r>
      <w:r w:rsidR="002B54DD">
        <w:rPr>
          <w:rFonts w:ascii="Times New Roman" w:hAnsi="Times New Roman" w:cs="Times New Roman"/>
        </w:rPr>
        <w:t xml:space="preserve"> </w:t>
      </w:r>
      <w:r w:rsidR="00F63439">
        <w:rPr>
          <w:rFonts w:ascii="Times New Roman" w:hAnsi="Times New Roman" w:cs="Times New Roman"/>
        </w:rPr>
        <w:t xml:space="preserve">OWL API is </w:t>
      </w:r>
      <w:r w:rsidR="00440C43">
        <w:rPr>
          <w:rFonts w:ascii="Times New Roman" w:hAnsi="Times New Roman" w:cs="Times New Roman"/>
        </w:rPr>
        <w:t>an important component as any part of the application if not more important.</w:t>
      </w:r>
      <w:r w:rsidR="00EA7E6D">
        <w:rPr>
          <w:rFonts w:ascii="Times New Roman" w:hAnsi="Times New Roman" w:cs="Times New Roman"/>
        </w:rPr>
        <w:t xml:space="preserve"> OWL API </w:t>
      </w:r>
      <w:r w:rsidR="00366050">
        <w:rPr>
          <w:rFonts w:ascii="Times New Roman" w:hAnsi="Times New Roman" w:cs="Times New Roman"/>
        </w:rPr>
        <w:t>manage</w:t>
      </w:r>
      <w:r w:rsidR="0007407D">
        <w:rPr>
          <w:rFonts w:ascii="Times New Roman" w:hAnsi="Times New Roman" w:cs="Times New Roman"/>
        </w:rPr>
        <w:t>s</w:t>
      </w:r>
      <w:r w:rsidR="00366050">
        <w:rPr>
          <w:rFonts w:ascii="Times New Roman" w:hAnsi="Times New Roman" w:cs="Times New Roman"/>
        </w:rPr>
        <w:t xml:space="preserve"> all the </w:t>
      </w:r>
      <w:r w:rsidR="0007407D">
        <w:rPr>
          <w:rFonts w:ascii="Times New Roman" w:hAnsi="Times New Roman" w:cs="Times New Roman"/>
        </w:rPr>
        <w:t>communications</w:t>
      </w:r>
      <w:r w:rsidR="00366050">
        <w:rPr>
          <w:rFonts w:ascii="Times New Roman" w:hAnsi="Times New Roman" w:cs="Times New Roman"/>
        </w:rPr>
        <w:t xml:space="preserve"> between the application and the pizza ontology.</w:t>
      </w:r>
      <w:r w:rsidR="00DD3A9D">
        <w:rPr>
          <w:rFonts w:ascii="Times New Roman" w:hAnsi="Times New Roman" w:cs="Times New Roman"/>
        </w:rPr>
        <w:t xml:space="preserve"> </w:t>
      </w:r>
      <w:r w:rsidR="00757F6A">
        <w:rPr>
          <w:rFonts w:ascii="Times New Roman" w:hAnsi="Times New Roman" w:cs="Times New Roman"/>
        </w:rPr>
        <w:t xml:space="preserve">OWL API is implemented </w:t>
      </w:r>
      <w:r w:rsidR="00BA1DC0">
        <w:rPr>
          <w:rFonts w:ascii="Times New Roman" w:hAnsi="Times New Roman" w:cs="Times New Roman"/>
        </w:rPr>
        <w:t xml:space="preserve">using Java </w:t>
      </w:r>
    </w:p>
    <w:p w14:paraId="3E6906F1" w14:textId="1D477EDB" w:rsidR="00436436" w:rsidRDefault="006B5ECB" w:rsidP="006C3480">
      <w:pPr>
        <w:spacing w:line="360" w:lineRule="auto"/>
        <w:jc w:val="both"/>
        <w:rPr>
          <w:rFonts w:ascii="Times New Roman" w:hAnsi="Times New Roman" w:cs="Times New Roman"/>
        </w:rPr>
      </w:pPr>
      <w:r>
        <w:rPr>
          <w:rFonts w:ascii="Times New Roman" w:hAnsi="Times New Roman" w:cs="Times New Roman"/>
        </w:rPr>
        <w:t xml:space="preserve">Pizza finder is </w:t>
      </w:r>
      <w:r w:rsidR="00BA1DC0">
        <w:rPr>
          <w:rFonts w:ascii="Times New Roman" w:hAnsi="Times New Roman" w:cs="Times New Roman"/>
        </w:rPr>
        <w:t>developed</w:t>
      </w:r>
      <w:r>
        <w:rPr>
          <w:rFonts w:ascii="Times New Roman" w:hAnsi="Times New Roman" w:cs="Times New Roman"/>
        </w:rPr>
        <w:t xml:space="preserve"> </w:t>
      </w:r>
      <w:r w:rsidR="00BA1DC0">
        <w:rPr>
          <w:rFonts w:ascii="Times New Roman" w:hAnsi="Times New Roman" w:cs="Times New Roman"/>
        </w:rPr>
        <w:t>using</w:t>
      </w:r>
      <w:r>
        <w:rPr>
          <w:rFonts w:ascii="Times New Roman" w:hAnsi="Times New Roman" w:cs="Times New Roman"/>
        </w:rPr>
        <w:t xml:space="preserve"> </w:t>
      </w:r>
      <w:r w:rsidR="00462CA3">
        <w:rPr>
          <w:rFonts w:ascii="Times New Roman" w:hAnsi="Times New Roman" w:cs="Times New Roman"/>
        </w:rPr>
        <w:t xml:space="preserve">Java, </w:t>
      </w:r>
      <w:r w:rsidR="00BA1DC0">
        <w:rPr>
          <w:rFonts w:ascii="Times New Roman" w:hAnsi="Times New Roman" w:cs="Times New Roman"/>
        </w:rPr>
        <w:t xml:space="preserve">since OWL API is a java API. </w:t>
      </w:r>
      <w:r w:rsidR="006577EE">
        <w:rPr>
          <w:rFonts w:ascii="Times New Roman" w:hAnsi="Times New Roman" w:cs="Times New Roman"/>
        </w:rPr>
        <w:t>This make</w:t>
      </w:r>
      <w:r w:rsidR="003D6061">
        <w:rPr>
          <w:rFonts w:ascii="Times New Roman" w:hAnsi="Times New Roman" w:cs="Times New Roman"/>
        </w:rPr>
        <w:t>s</w:t>
      </w:r>
      <w:r w:rsidR="006577EE">
        <w:rPr>
          <w:rFonts w:ascii="Times New Roman" w:hAnsi="Times New Roman" w:cs="Times New Roman"/>
        </w:rPr>
        <w:t xml:space="preserve"> the communication between the application and the ontology </w:t>
      </w:r>
      <w:r w:rsidR="003D6061">
        <w:rPr>
          <w:rFonts w:ascii="Times New Roman" w:hAnsi="Times New Roman" w:cs="Times New Roman"/>
        </w:rPr>
        <w:t>easier</w:t>
      </w:r>
      <w:r w:rsidR="006577EE">
        <w:rPr>
          <w:rFonts w:ascii="Times New Roman" w:hAnsi="Times New Roman" w:cs="Times New Roman"/>
        </w:rPr>
        <w:t>.</w:t>
      </w:r>
      <w:r w:rsidR="003D6061">
        <w:rPr>
          <w:rFonts w:ascii="Times New Roman" w:hAnsi="Times New Roman" w:cs="Times New Roman"/>
        </w:rPr>
        <w:t xml:space="preserve"> OWL API</w:t>
      </w:r>
      <w:r w:rsidR="00C20B5C">
        <w:rPr>
          <w:rFonts w:ascii="Times New Roman" w:hAnsi="Times New Roman" w:cs="Times New Roman"/>
        </w:rPr>
        <w:t xml:space="preserve"> have full access to the pizza ontology, it can preform </w:t>
      </w:r>
      <w:r w:rsidR="00581292">
        <w:rPr>
          <w:rFonts w:ascii="Times New Roman" w:hAnsi="Times New Roman" w:cs="Times New Roman"/>
        </w:rPr>
        <w:t xml:space="preserve">operations on the ontology like make sure it consistent. </w:t>
      </w:r>
    </w:p>
    <w:p w14:paraId="1222EB75" w14:textId="77777777" w:rsidR="00FB5A90" w:rsidRDefault="00FB5A90" w:rsidP="006C3480">
      <w:pPr>
        <w:spacing w:line="360" w:lineRule="auto"/>
        <w:jc w:val="both"/>
        <w:rPr>
          <w:rFonts w:ascii="Times New Roman" w:hAnsi="Times New Roman" w:cs="Times New Roman"/>
        </w:rPr>
      </w:pPr>
    </w:p>
    <w:p w14:paraId="60AF9954" w14:textId="5FF1A230" w:rsidR="00FB5A90" w:rsidRDefault="0034367B" w:rsidP="006C3480">
      <w:pPr>
        <w:spacing w:line="360" w:lineRule="auto"/>
        <w:jc w:val="both"/>
        <w:rPr>
          <w:rFonts w:ascii="Times New Roman" w:hAnsi="Times New Roman" w:cs="Times New Roman"/>
        </w:rPr>
      </w:pPr>
      <w:r>
        <w:rPr>
          <w:rFonts w:ascii="Times New Roman" w:hAnsi="Times New Roman" w:cs="Times New Roman"/>
        </w:rPr>
        <w:t>Pizza finder is considered ontology-based application</w:t>
      </w:r>
      <w:r w:rsidR="00457174">
        <w:rPr>
          <w:rFonts w:ascii="Times New Roman" w:hAnsi="Times New Roman" w:cs="Times New Roman"/>
        </w:rPr>
        <w:t>,</w:t>
      </w:r>
      <w:r w:rsidR="0092206E">
        <w:rPr>
          <w:rFonts w:ascii="Times New Roman" w:hAnsi="Times New Roman" w:cs="Times New Roman"/>
        </w:rPr>
        <w:t xml:space="preserve"> since it is the </w:t>
      </w:r>
      <w:r w:rsidR="00870FA5">
        <w:rPr>
          <w:rFonts w:ascii="Times New Roman" w:hAnsi="Times New Roman" w:cs="Times New Roman"/>
        </w:rPr>
        <w:t>ontology that</w:t>
      </w:r>
      <w:r w:rsidR="0092206E">
        <w:rPr>
          <w:rFonts w:ascii="Times New Roman" w:hAnsi="Times New Roman" w:cs="Times New Roman"/>
        </w:rPr>
        <w:t xml:space="preserve"> </w:t>
      </w:r>
      <w:r w:rsidR="00870FA5">
        <w:rPr>
          <w:rFonts w:ascii="Times New Roman" w:hAnsi="Times New Roman" w:cs="Times New Roman"/>
        </w:rPr>
        <w:t>derives</w:t>
      </w:r>
      <w:r w:rsidR="0092206E">
        <w:rPr>
          <w:rFonts w:ascii="Times New Roman" w:hAnsi="Times New Roman" w:cs="Times New Roman"/>
        </w:rPr>
        <w:t xml:space="preserve"> the interface</w:t>
      </w:r>
      <w:r w:rsidR="00C23C87">
        <w:rPr>
          <w:rFonts w:ascii="Times New Roman" w:hAnsi="Times New Roman" w:cs="Times New Roman"/>
        </w:rPr>
        <w:t xml:space="preserve"> and provide</w:t>
      </w:r>
      <w:r w:rsidR="00457174">
        <w:rPr>
          <w:rFonts w:ascii="Times New Roman" w:hAnsi="Times New Roman" w:cs="Times New Roman"/>
        </w:rPr>
        <w:t>s</w:t>
      </w:r>
      <w:r w:rsidR="00C23C87">
        <w:rPr>
          <w:rFonts w:ascii="Times New Roman" w:hAnsi="Times New Roman" w:cs="Times New Roman"/>
        </w:rPr>
        <w:t xml:space="preserve"> a conceptual </w:t>
      </w:r>
      <w:r w:rsidR="00C23C87" w:rsidRPr="00C23C87">
        <w:rPr>
          <w:rFonts w:ascii="Times New Roman" w:hAnsi="Times New Roman" w:cs="Times New Roman"/>
        </w:rPr>
        <w:t>hierarchy</w:t>
      </w:r>
      <w:r w:rsidR="00C23C87">
        <w:rPr>
          <w:rFonts w:ascii="Times New Roman" w:hAnsi="Times New Roman" w:cs="Times New Roman"/>
        </w:rPr>
        <w:t xml:space="preserve"> of a pizza domain</w:t>
      </w:r>
      <w:r w:rsidR="0092206E">
        <w:rPr>
          <w:rFonts w:ascii="Times New Roman" w:hAnsi="Times New Roman" w:cs="Times New Roman"/>
        </w:rPr>
        <w:t>.</w:t>
      </w:r>
      <w:r w:rsidR="00662338">
        <w:rPr>
          <w:rFonts w:ascii="Times New Roman" w:hAnsi="Times New Roman" w:cs="Times New Roman"/>
        </w:rPr>
        <w:t xml:space="preserve"> </w:t>
      </w:r>
      <w:r w:rsidR="00B53401">
        <w:rPr>
          <w:rFonts w:ascii="Times New Roman" w:hAnsi="Times New Roman" w:cs="Times New Roman"/>
        </w:rPr>
        <w:t>In</w:t>
      </w:r>
      <w:r w:rsidR="004E7DB1">
        <w:rPr>
          <w:rFonts w:ascii="Times New Roman" w:hAnsi="Times New Roman" w:cs="Times New Roman"/>
        </w:rPr>
        <w:t xml:space="preserve"> ontology-based application</w:t>
      </w:r>
      <w:r w:rsidR="007C3CDA">
        <w:rPr>
          <w:rFonts w:ascii="Times New Roman" w:hAnsi="Times New Roman" w:cs="Times New Roman"/>
        </w:rPr>
        <w:t>,</w:t>
      </w:r>
      <w:r w:rsidR="00C56C0C">
        <w:rPr>
          <w:rFonts w:ascii="Times New Roman" w:hAnsi="Times New Roman" w:cs="Times New Roman"/>
        </w:rPr>
        <w:t xml:space="preserve"> user does not need to recall keyword or know query language </w:t>
      </w:r>
      <w:r w:rsidR="00A72A50">
        <w:rPr>
          <w:rFonts w:ascii="Times New Roman" w:hAnsi="Times New Roman" w:cs="Times New Roman"/>
        </w:rPr>
        <w:t>on</w:t>
      </w:r>
      <w:r w:rsidR="00C56C0C">
        <w:rPr>
          <w:rFonts w:ascii="Times New Roman" w:hAnsi="Times New Roman" w:cs="Times New Roman"/>
        </w:rPr>
        <w:t xml:space="preserve"> query</w:t>
      </w:r>
      <w:r w:rsidR="00A72A50">
        <w:rPr>
          <w:rFonts w:ascii="Times New Roman" w:hAnsi="Times New Roman" w:cs="Times New Roman"/>
        </w:rPr>
        <w:t>ing</w:t>
      </w:r>
      <w:r w:rsidR="00C56C0C">
        <w:rPr>
          <w:rFonts w:ascii="Times New Roman" w:hAnsi="Times New Roman" w:cs="Times New Roman"/>
        </w:rPr>
        <w:t xml:space="preserve"> for specific pizza.</w:t>
      </w:r>
      <w:r w:rsidR="00FD62A0">
        <w:rPr>
          <w:rFonts w:ascii="Times New Roman" w:hAnsi="Times New Roman" w:cs="Times New Roman"/>
        </w:rPr>
        <w:t xml:space="preserve"> </w:t>
      </w:r>
      <w:r w:rsidR="004F1801">
        <w:rPr>
          <w:rFonts w:ascii="Times New Roman" w:hAnsi="Times New Roman" w:cs="Times New Roman"/>
        </w:rPr>
        <w:t>The application itself guide</w:t>
      </w:r>
      <w:r w:rsidR="00AC4AA3">
        <w:rPr>
          <w:rFonts w:ascii="Times New Roman" w:hAnsi="Times New Roman" w:cs="Times New Roman"/>
        </w:rPr>
        <w:t>s</w:t>
      </w:r>
      <w:r w:rsidR="004F1801">
        <w:rPr>
          <w:rFonts w:ascii="Times New Roman" w:hAnsi="Times New Roman" w:cs="Times New Roman"/>
        </w:rPr>
        <w:t xml:space="preserve"> the user toward building only valid queries</w:t>
      </w:r>
      <w:r w:rsidR="00CA39FC">
        <w:rPr>
          <w:rFonts w:ascii="Times New Roman" w:hAnsi="Times New Roman" w:cs="Times New Roman"/>
        </w:rPr>
        <w:t xml:space="preserve"> with the ability of making complex meaningful ones. </w:t>
      </w:r>
      <w:r w:rsidR="00204896">
        <w:rPr>
          <w:rFonts w:ascii="Times New Roman" w:hAnsi="Times New Roman" w:cs="Times New Roman"/>
        </w:rPr>
        <w:t xml:space="preserve">It has the ability to incrementally compose queries. </w:t>
      </w:r>
      <w:r w:rsidR="00680152">
        <w:rPr>
          <w:rFonts w:ascii="Times New Roman" w:hAnsi="Times New Roman" w:cs="Times New Roman"/>
        </w:rPr>
        <w:t xml:space="preserve">User can </w:t>
      </w:r>
      <w:r w:rsidR="00E07672">
        <w:rPr>
          <w:rFonts w:ascii="Times New Roman" w:hAnsi="Times New Roman" w:cs="Times New Roman"/>
        </w:rPr>
        <w:t>browse</w:t>
      </w:r>
      <w:r w:rsidR="00680152">
        <w:rPr>
          <w:rFonts w:ascii="Times New Roman" w:hAnsi="Times New Roman" w:cs="Times New Roman"/>
        </w:rPr>
        <w:t xml:space="preserve"> around to figure out </w:t>
      </w:r>
      <w:r w:rsidR="00BD35BB">
        <w:rPr>
          <w:rFonts w:ascii="Times New Roman" w:hAnsi="Times New Roman" w:cs="Times New Roman"/>
        </w:rPr>
        <w:t xml:space="preserve">what </w:t>
      </w:r>
      <w:r w:rsidR="001E38C5">
        <w:rPr>
          <w:rFonts w:ascii="Times New Roman" w:hAnsi="Times New Roman" w:cs="Times New Roman"/>
        </w:rPr>
        <w:t xml:space="preserve">specific toppings </w:t>
      </w:r>
      <w:r w:rsidR="00F06286">
        <w:rPr>
          <w:rFonts w:ascii="Times New Roman" w:hAnsi="Times New Roman" w:cs="Times New Roman"/>
        </w:rPr>
        <w:t>are</w:t>
      </w:r>
      <w:r w:rsidR="001E38C5">
        <w:rPr>
          <w:rFonts w:ascii="Times New Roman" w:hAnsi="Times New Roman" w:cs="Times New Roman"/>
        </w:rPr>
        <w:t xml:space="preserve"> needed</w:t>
      </w:r>
      <w:r w:rsidR="00F06286">
        <w:rPr>
          <w:rFonts w:ascii="Times New Roman" w:hAnsi="Times New Roman" w:cs="Times New Roman"/>
        </w:rPr>
        <w:t>.</w:t>
      </w:r>
      <w:r w:rsidR="00A84FD0">
        <w:rPr>
          <w:rFonts w:ascii="Times New Roman" w:hAnsi="Times New Roman" w:cs="Times New Roman"/>
        </w:rPr>
        <w:t xml:space="preserve"> </w:t>
      </w:r>
      <w:r w:rsidR="000C3CFD">
        <w:rPr>
          <w:rFonts w:ascii="Times New Roman" w:hAnsi="Times New Roman" w:cs="Times New Roman"/>
        </w:rPr>
        <w:t>It based on the knowledge of</w:t>
      </w:r>
      <w:r w:rsidR="00F476EF">
        <w:rPr>
          <w:rFonts w:ascii="Times New Roman" w:hAnsi="Times New Roman" w:cs="Times New Roman"/>
        </w:rPr>
        <w:t xml:space="preserve"> pizza domain, not on keywords.</w:t>
      </w:r>
    </w:p>
    <w:p w14:paraId="4B8808CE" w14:textId="77777777" w:rsidR="007817E4" w:rsidRDefault="007817E4" w:rsidP="006C3480">
      <w:pPr>
        <w:spacing w:line="360" w:lineRule="auto"/>
        <w:jc w:val="both"/>
        <w:rPr>
          <w:rFonts w:ascii="Times New Roman" w:hAnsi="Times New Roman" w:cs="Times New Roman"/>
        </w:rPr>
      </w:pPr>
    </w:p>
    <w:p w14:paraId="3AA9B26B" w14:textId="2E913A63" w:rsidR="00E9418F" w:rsidRDefault="008E38BB" w:rsidP="00EE7F02">
      <w:pPr>
        <w:spacing w:line="360" w:lineRule="auto"/>
        <w:jc w:val="both"/>
        <w:rPr>
          <w:rFonts w:ascii="Times New Roman" w:hAnsi="Times New Roman" w:cs="Times New Roman"/>
        </w:rPr>
      </w:pPr>
      <w:r>
        <w:rPr>
          <w:rFonts w:ascii="Times New Roman" w:hAnsi="Times New Roman" w:cs="Times New Roman"/>
        </w:rPr>
        <w:t xml:space="preserve">Pizza </w:t>
      </w:r>
      <w:r w:rsidR="00406474">
        <w:rPr>
          <w:rFonts w:ascii="Times New Roman" w:hAnsi="Times New Roman" w:cs="Times New Roman"/>
        </w:rPr>
        <w:t>finder personalizes</w:t>
      </w:r>
      <w:r w:rsidR="00046007">
        <w:rPr>
          <w:rFonts w:ascii="Times New Roman" w:hAnsi="Times New Roman" w:cs="Times New Roman"/>
        </w:rPr>
        <w:t xml:space="preserve"> the query construction process by </w:t>
      </w:r>
      <w:r w:rsidR="00DD48D1">
        <w:rPr>
          <w:rFonts w:ascii="Times New Roman" w:hAnsi="Times New Roman" w:cs="Times New Roman"/>
        </w:rPr>
        <w:t>providing some filters (Fac</w:t>
      </w:r>
      <w:r w:rsidR="005340FF">
        <w:rPr>
          <w:rFonts w:ascii="Times New Roman" w:hAnsi="Times New Roman" w:cs="Times New Roman"/>
        </w:rPr>
        <w:t xml:space="preserve">ets). </w:t>
      </w:r>
      <w:r w:rsidR="002E2401">
        <w:rPr>
          <w:rFonts w:ascii="Times New Roman" w:hAnsi="Times New Roman" w:cs="Times New Roman"/>
        </w:rPr>
        <w:t>As a result, the results would suite the user needs.</w:t>
      </w:r>
      <w:r w:rsidR="00316369">
        <w:rPr>
          <w:rFonts w:ascii="Times New Roman" w:hAnsi="Times New Roman" w:cs="Times New Roman"/>
        </w:rPr>
        <w:t xml:space="preserve"> Pizza finder </w:t>
      </w:r>
      <w:r w:rsidR="00477B3E">
        <w:rPr>
          <w:rFonts w:ascii="Times New Roman" w:hAnsi="Times New Roman" w:cs="Times New Roman"/>
        </w:rPr>
        <w:t xml:space="preserve">uses faceted-base </w:t>
      </w:r>
      <w:r w:rsidR="00F168FD">
        <w:rPr>
          <w:rFonts w:ascii="Times New Roman" w:hAnsi="Times New Roman" w:cs="Times New Roman"/>
        </w:rPr>
        <w:t xml:space="preserve">in query building, so the user will be guided to construct only valid queries. </w:t>
      </w:r>
      <w:r w:rsidR="00211BE3">
        <w:rPr>
          <w:rFonts w:ascii="Times New Roman" w:hAnsi="Times New Roman" w:cs="Times New Roman"/>
        </w:rPr>
        <w:t xml:space="preserve">User does not have to recall what keyword to search for something in the domain. </w:t>
      </w:r>
      <w:r w:rsidR="002B5FB5">
        <w:rPr>
          <w:rFonts w:ascii="Times New Roman" w:hAnsi="Times New Roman" w:cs="Times New Roman"/>
        </w:rPr>
        <w:t xml:space="preserve">User has the option in querying for broad or specific </w:t>
      </w:r>
      <w:r w:rsidR="0003037C">
        <w:rPr>
          <w:rFonts w:ascii="Times New Roman" w:hAnsi="Times New Roman" w:cs="Times New Roman"/>
        </w:rPr>
        <w:t>pizza in the domain</w:t>
      </w:r>
      <w:r w:rsidR="00CC19BC">
        <w:rPr>
          <w:rFonts w:ascii="Times New Roman" w:hAnsi="Times New Roman" w:cs="Times New Roman"/>
        </w:rPr>
        <w:t xml:space="preserve"> based on chosen facet</w:t>
      </w:r>
      <w:r w:rsidR="0003037C">
        <w:rPr>
          <w:rFonts w:ascii="Times New Roman" w:hAnsi="Times New Roman" w:cs="Times New Roman"/>
        </w:rPr>
        <w:t>.</w:t>
      </w:r>
      <w:r w:rsidR="00EE7F02">
        <w:rPr>
          <w:rFonts w:ascii="Times New Roman" w:hAnsi="Times New Roman" w:cs="Times New Roman"/>
        </w:rPr>
        <w:t xml:space="preserve"> </w:t>
      </w:r>
      <w:r w:rsidR="001628E8">
        <w:rPr>
          <w:rFonts w:ascii="Times New Roman" w:hAnsi="Times New Roman" w:cs="Times New Roman"/>
        </w:rPr>
        <w:t xml:space="preserve">Figure </w:t>
      </w:r>
      <w:r w:rsidR="00AF3E22">
        <w:rPr>
          <w:rFonts w:ascii="Times New Roman" w:hAnsi="Times New Roman" w:cs="Times New Roman"/>
        </w:rPr>
        <w:t xml:space="preserve">3 </w:t>
      </w:r>
      <w:r w:rsidR="001628E8">
        <w:rPr>
          <w:rFonts w:ascii="Times New Roman" w:hAnsi="Times New Roman" w:cs="Times New Roman"/>
        </w:rPr>
        <w:t xml:space="preserve">shows </w:t>
      </w:r>
      <w:r w:rsidR="00E9418F">
        <w:rPr>
          <w:rFonts w:ascii="Times New Roman" w:hAnsi="Times New Roman" w:cs="Times New Roman"/>
        </w:rPr>
        <w:t>the use of facets in p</w:t>
      </w:r>
      <w:r w:rsidR="00092142">
        <w:rPr>
          <w:rFonts w:ascii="Times New Roman" w:hAnsi="Times New Roman" w:cs="Times New Roman"/>
        </w:rPr>
        <w:t>izza finder, use can query for example for vegetable topping pizzas or can query for more specific thing in vegetable topping category such as Tomato topping.</w:t>
      </w:r>
    </w:p>
    <w:p w14:paraId="446582AC" w14:textId="77777777" w:rsidR="006F0C15" w:rsidRDefault="006F0C15" w:rsidP="00EE7F02">
      <w:pPr>
        <w:spacing w:line="360" w:lineRule="auto"/>
        <w:jc w:val="both"/>
        <w:rPr>
          <w:rFonts w:ascii="Times New Roman" w:hAnsi="Times New Roman" w:cs="Times New Roman"/>
        </w:rPr>
      </w:pPr>
    </w:p>
    <w:p w14:paraId="790E0CF3" w14:textId="77777777" w:rsidR="00CC4580" w:rsidRDefault="005B6350" w:rsidP="00CC4580">
      <w:pPr>
        <w:keepNext/>
        <w:spacing w:line="360" w:lineRule="auto"/>
        <w:jc w:val="both"/>
      </w:pPr>
      <w:r>
        <w:rPr>
          <w:rFonts w:ascii="Times New Roman" w:hAnsi="Times New Roman" w:cs="Times New Roman"/>
          <w:noProof/>
        </w:rPr>
        <w:drawing>
          <wp:inline distT="0" distB="0" distL="0" distR="0" wp14:anchorId="055595A1" wp14:editId="7B90CCBB">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3">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1B2E8C43" w14:textId="2182A70D" w:rsidR="00E9418F" w:rsidRDefault="00CC4580" w:rsidP="00CC4580">
      <w:pPr>
        <w:pStyle w:val="Caption"/>
        <w:jc w:val="both"/>
      </w:pPr>
      <w:bookmarkStart w:id="20" w:name="_Toc263247030"/>
      <w:r>
        <w:t xml:space="preserve">Figure </w:t>
      </w:r>
      <w:fldSimple w:instr=" SEQ Figure \* ARABIC ">
        <w:r w:rsidR="00F3141C">
          <w:rPr>
            <w:noProof/>
          </w:rPr>
          <w:t>4</w:t>
        </w:r>
      </w:fldSimple>
      <w:r>
        <w:t>: Facets are in the left hand side used to specify what is needed exactly.</w:t>
      </w:r>
      <w:bookmarkEnd w:id="20"/>
    </w:p>
    <w:p w14:paraId="66EEB278" w14:textId="77777777" w:rsidR="00F419C8" w:rsidRDefault="00F419C8" w:rsidP="00EE7F02">
      <w:pPr>
        <w:spacing w:line="360" w:lineRule="auto"/>
        <w:jc w:val="both"/>
        <w:rPr>
          <w:rFonts w:ascii="Times New Roman" w:hAnsi="Times New Roman" w:cs="Times New Roman"/>
        </w:rPr>
      </w:pPr>
    </w:p>
    <w:p w14:paraId="13A63738" w14:textId="5225CB84" w:rsidR="006218A5" w:rsidRPr="006B3674" w:rsidRDefault="0021446D" w:rsidP="002152A3">
      <w:pPr>
        <w:spacing w:line="360" w:lineRule="auto"/>
        <w:jc w:val="both"/>
        <w:rPr>
          <w:rFonts w:ascii="Times New Roman" w:hAnsi="Times New Roman" w:cs="Times New Roman"/>
        </w:rPr>
      </w:pPr>
      <w:r>
        <w:rPr>
          <w:rFonts w:ascii="Times New Roman" w:hAnsi="Times New Roman" w:cs="Times New Roman"/>
        </w:rPr>
        <w:t>Sushi finder is considered an extension for pizza finder.</w:t>
      </w:r>
      <w:r w:rsidR="00455FE8">
        <w:rPr>
          <w:rFonts w:ascii="Times New Roman" w:hAnsi="Times New Roman" w:cs="Times New Roman"/>
        </w:rPr>
        <w:t xml:space="preserve"> Some enhancement</w:t>
      </w:r>
      <w:r w:rsidR="0054421F">
        <w:rPr>
          <w:rFonts w:ascii="Times New Roman" w:hAnsi="Times New Roman" w:cs="Times New Roman"/>
        </w:rPr>
        <w:t>s</w:t>
      </w:r>
      <w:r w:rsidR="00455FE8">
        <w:rPr>
          <w:rFonts w:ascii="Times New Roman" w:hAnsi="Times New Roman" w:cs="Times New Roman"/>
        </w:rPr>
        <w:t xml:space="preserve"> of pizza finder</w:t>
      </w:r>
      <w:r w:rsidR="008D2BC4">
        <w:rPr>
          <w:rFonts w:ascii="Times New Roman" w:hAnsi="Times New Roman" w:cs="Times New Roman"/>
        </w:rPr>
        <w:t xml:space="preserve"> are to be introduced. </w:t>
      </w:r>
      <w:r w:rsidR="00D5408D">
        <w:rPr>
          <w:rFonts w:ascii="Times New Roman" w:hAnsi="Times New Roman" w:cs="Times New Roman"/>
        </w:rPr>
        <w:t xml:space="preserve">In Sushi finder, the application is more flexible than </w:t>
      </w:r>
      <w:r w:rsidR="001D10DC">
        <w:rPr>
          <w:rFonts w:ascii="Times New Roman" w:hAnsi="Times New Roman" w:cs="Times New Roman"/>
        </w:rPr>
        <w:t xml:space="preserve">pizza one. </w:t>
      </w:r>
      <w:r w:rsidR="00F856BC">
        <w:rPr>
          <w:rFonts w:ascii="Times New Roman" w:hAnsi="Times New Roman" w:cs="Times New Roman"/>
        </w:rPr>
        <w:t xml:space="preserve">The application should be able to work for any given ontology regardless of domain, but should follow some </w:t>
      </w:r>
      <w:r w:rsidR="00284662">
        <w:rPr>
          <w:rFonts w:ascii="Times New Roman" w:hAnsi="Times New Roman" w:cs="Times New Roman"/>
        </w:rPr>
        <w:t>standard annotations.</w:t>
      </w:r>
      <w:r w:rsidR="00460637">
        <w:rPr>
          <w:rFonts w:ascii="Times New Roman" w:hAnsi="Times New Roman" w:cs="Times New Roman"/>
        </w:rPr>
        <w:t xml:space="preserve"> </w:t>
      </w:r>
      <w:r w:rsidR="00196723">
        <w:rPr>
          <w:rFonts w:ascii="Times New Roman" w:hAnsi="Times New Roman" w:cs="Times New Roman"/>
        </w:rPr>
        <w:t>Another enrichment</w:t>
      </w:r>
      <w:r w:rsidR="00A501F4">
        <w:rPr>
          <w:rFonts w:ascii="Times New Roman" w:hAnsi="Times New Roman" w:cs="Times New Roman"/>
        </w:rPr>
        <w:t xml:space="preserve"> would be the use of annotations</w:t>
      </w:r>
      <w:r w:rsidR="001C1603">
        <w:rPr>
          <w:rFonts w:ascii="Times New Roman" w:hAnsi="Times New Roman" w:cs="Times New Roman"/>
        </w:rPr>
        <w:t xml:space="preserve"> to drive the user interface </w:t>
      </w:r>
      <w:r w:rsidR="003D1196">
        <w:rPr>
          <w:rFonts w:ascii="Times New Roman" w:hAnsi="Times New Roman" w:cs="Times New Roman"/>
        </w:rPr>
        <w:t xml:space="preserve">sort of dynamically. </w:t>
      </w:r>
      <w:r w:rsidR="00160FA2">
        <w:rPr>
          <w:rFonts w:ascii="Times New Roman" w:hAnsi="Times New Roman" w:cs="Times New Roman"/>
        </w:rPr>
        <w:t xml:space="preserve">Keeping the configurations in the ontology itself </w:t>
      </w:r>
      <w:r w:rsidR="00A945A1">
        <w:rPr>
          <w:rFonts w:ascii="Times New Roman" w:hAnsi="Times New Roman" w:cs="Times New Roman"/>
        </w:rPr>
        <w:t xml:space="preserve">make it </w:t>
      </w:r>
      <w:r w:rsidR="00A942CA">
        <w:rPr>
          <w:rFonts w:ascii="Times New Roman" w:hAnsi="Times New Roman" w:cs="Times New Roman"/>
        </w:rPr>
        <w:t>easier</w:t>
      </w:r>
      <w:r w:rsidR="00A945A1">
        <w:rPr>
          <w:rFonts w:ascii="Times New Roman" w:hAnsi="Times New Roman" w:cs="Times New Roman"/>
        </w:rPr>
        <w:t xml:space="preserve"> to </w:t>
      </w:r>
      <w:r w:rsidR="00995E76">
        <w:rPr>
          <w:rFonts w:ascii="Times New Roman" w:hAnsi="Times New Roman" w:cs="Times New Roman"/>
        </w:rPr>
        <w:t>for the</w:t>
      </w:r>
      <w:r w:rsidR="002228B4">
        <w:rPr>
          <w:rFonts w:ascii="Times New Roman" w:hAnsi="Times New Roman" w:cs="Times New Roman"/>
        </w:rPr>
        <w:t xml:space="preserve"> user interface to be flexible. </w:t>
      </w:r>
      <w:r w:rsidR="006B6A2D">
        <w:rPr>
          <w:rFonts w:ascii="Times New Roman" w:hAnsi="Times New Roman" w:cs="Times New Roman"/>
        </w:rPr>
        <w:t xml:space="preserve">The whole application would be configurable in term of labels and languages being used. </w:t>
      </w:r>
      <w:r w:rsidR="00E67B66">
        <w:rPr>
          <w:rFonts w:ascii="Times New Roman" w:hAnsi="Times New Roman" w:cs="Times New Roman"/>
        </w:rPr>
        <w:t xml:space="preserve">It configurable within itself, no need for </w:t>
      </w:r>
      <w:r w:rsidR="00857B91">
        <w:rPr>
          <w:rFonts w:ascii="Times New Roman" w:hAnsi="Times New Roman" w:cs="Times New Roman"/>
        </w:rPr>
        <w:t>changing configuration files.</w:t>
      </w:r>
      <w:r w:rsidR="009739F3">
        <w:rPr>
          <w:rFonts w:ascii="Times New Roman" w:hAnsi="Times New Roman" w:cs="Times New Roman"/>
        </w:rPr>
        <w:t xml:space="preserve"> </w:t>
      </w:r>
      <w:r w:rsidR="002228B4">
        <w:rPr>
          <w:rFonts w:ascii="Times New Roman" w:hAnsi="Times New Roman" w:cs="Times New Roman"/>
        </w:rPr>
        <w:t xml:space="preserve">Facet search is introduced, </w:t>
      </w:r>
      <w:r w:rsidR="00B868B5">
        <w:rPr>
          <w:rFonts w:ascii="Times New Roman" w:hAnsi="Times New Roman" w:cs="Times New Roman"/>
        </w:rPr>
        <w:t>user can filter the choosing options based on some configuration done in the ontology as annotations.</w:t>
      </w:r>
      <w:r w:rsidR="00660F99">
        <w:rPr>
          <w:rFonts w:ascii="Times New Roman" w:hAnsi="Times New Roman" w:cs="Times New Roman"/>
        </w:rPr>
        <w:t xml:space="preserve"> In addition, </w:t>
      </w:r>
      <w:r w:rsidR="00DF58A4">
        <w:rPr>
          <w:rFonts w:ascii="Times New Roman" w:hAnsi="Times New Roman" w:cs="Times New Roman"/>
        </w:rPr>
        <w:t>user can apply filters on the query results.</w:t>
      </w:r>
    </w:p>
    <w:p w14:paraId="28402D2D" w14:textId="75137E19" w:rsidR="005B7A73" w:rsidRDefault="00DC7207" w:rsidP="00D741D3">
      <w:pPr>
        <w:pStyle w:val="Heading1"/>
        <w:spacing w:line="360" w:lineRule="auto"/>
      </w:pPr>
      <w:bookmarkStart w:id="21" w:name="_Toc263367720"/>
      <w:r>
        <w:t>RESEARCH METHODOLOGY AND PROJECT PLAN</w:t>
      </w:r>
      <w:r w:rsidR="005B7A73" w:rsidRPr="00A26F7F">
        <w:t>:</w:t>
      </w:r>
      <w:bookmarkEnd w:id="21"/>
    </w:p>
    <w:p w14:paraId="0BED3EFA" w14:textId="68F05DA3" w:rsidR="004874FD" w:rsidRPr="00C45231" w:rsidRDefault="00947425" w:rsidP="00D741D3">
      <w:pPr>
        <w:pStyle w:val="Heading2"/>
        <w:spacing w:line="360" w:lineRule="auto"/>
        <w:jc w:val="both"/>
        <w:rPr>
          <w:rFonts w:ascii="Times New Roman" w:hAnsi="Times New Roman" w:cs="Times New Roman"/>
        </w:rPr>
      </w:pPr>
      <w:bookmarkStart w:id="22" w:name="_Toc263367721"/>
      <w:r w:rsidRPr="00C45231">
        <w:rPr>
          <w:rFonts w:ascii="Times New Roman" w:hAnsi="Times New Roman" w:cs="Times New Roman"/>
        </w:rPr>
        <w:t>Research Methodology:</w:t>
      </w:r>
      <w:bookmarkEnd w:id="22"/>
    </w:p>
    <w:p w14:paraId="18F2996A" w14:textId="56B298BF" w:rsidR="00B947C2" w:rsidRDefault="00C45231" w:rsidP="00D741D3">
      <w:pPr>
        <w:spacing w:line="360" w:lineRule="auto"/>
        <w:jc w:val="both"/>
        <w:rPr>
          <w:rFonts w:ascii="Times New Roman" w:hAnsi="Times New Roman" w:cs="Times New Roman"/>
        </w:rPr>
      </w:pPr>
      <w:r>
        <w:rPr>
          <w:rFonts w:ascii="Times New Roman" w:hAnsi="Times New Roman" w:cs="Times New Roman"/>
        </w:rPr>
        <w:t xml:space="preserve">As mentioned in the objectives section, is to develop a system that will: </w:t>
      </w:r>
    </w:p>
    <w:p w14:paraId="1B2AD900" w14:textId="2C9C5635" w:rsidR="00455BF2" w:rsidRDefault="00666B21"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Find specific sushi platter based on some ingredients choices.</w:t>
      </w:r>
      <w:r w:rsidR="005C03F2">
        <w:rPr>
          <w:rFonts w:ascii="Times New Roman" w:hAnsi="Times New Roman" w:cs="Times New Roman"/>
        </w:rPr>
        <w:t xml:space="preserve"> Include and exclude criteria for the ingredients are being used.</w:t>
      </w:r>
      <w:r>
        <w:rPr>
          <w:rFonts w:ascii="Times New Roman" w:hAnsi="Times New Roman" w:cs="Times New Roman"/>
        </w:rPr>
        <w:t xml:space="preserve"> </w:t>
      </w:r>
    </w:p>
    <w:p w14:paraId="44244662" w14:textId="70CF9220" w:rsidR="00832ACA" w:rsidRDefault="00E97F08"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Student</w:t>
      </w:r>
      <w:r w:rsidR="00FE1B53">
        <w:rPr>
          <w:rFonts w:ascii="Times New Roman" w:hAnsi="Times New Roman" w:cs="Times New Roman"/>
        </w:rPr>
        <w:t>s</w:t>
      </w:r>
      <w:r>
        <w:rPr>
          <w:rFonts w:ascii="Times New Roman" w:hAnsi="Times New Roman" w:cs="Times New Roman"/>
        </w:rPr>
        <w:t xml:space="preserve"> can run the system using an ontology they have developed for their </w:t>
      </w:r>
      <w:r w:rsidR="006C72E3">
        <w:rPr>
          <w:rFonts w:ascii="Times New Roman" w:hAnsi="Times New Roman" w:cs="Times New Roman"/>
        </w:rPr>
        <w:t>coursework</w:t>
      </w:r>
      <w:r w:rsidR="007249A6">
        <w:rPr>
          <w:rFonts w:ascii="Times New Roman" w:hAnsi="Times New Roman" w:cs="Times New Roman"/>
        </w:rPr>
        <w:t>, in condition that they annotate their ontology in some way</w:t>
      </w:r>
      <w:r w:rsidR="006C72E3">
        <w:rPr>
          <w:rFonts w:ascii="Times New Roman" w:hAnsi="Times New Roman" w:cs="Times New Roman"/>
        </w:rPr>
        <w:t>. The user interface is flexible since all labels can be configured</w:t>
      </w:r>
      <w:r w:rsidR="009632CF">
        <w:rPr>
          <w:rFonts w:ascii="Times New Roman" w:hAnsi="Times New Roman" w:cs="Times New Roman"/>
        </w:rPr>
        <w:t>.</w:t>
      </w:r>
    </w:p>
    <w:p w14:paraId="43D0EC2C" w14:textId="160F7D7E" w:rsidR="009632CF" w:rsidRDefault="00FE1B53"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 xml:space="preserve">Users </w:t>
      </w:r>
      <w:r w:rsidR="006C1A87">
        <w:rPr>
          <w:rFonts w:ascii="Times New Roman" w:hAnsi="Times New Roman" w:cs="Times New Roman"/>
        </w:rPr>
        <w:t>can view the hierarchy of the ingredients in different views like tree and lists.</w:t>
      </w:r>
    </w:p>
    <w:p w14:paraId="6B4DF8DA" w14:textId="321ACFEE" w:rsidR="006C1A87" w:rsidRDefault="006C1A87"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User can filter the hierarchy of the ingredients based on some facets</w:t>
      </w:r>
      <w:r w:rsidR="005005FA">
        <w:rPr>
          <w:rFonts w:ascii="Times New Roman" w:hAnsi="Times New Roman" w:cs="Times New Roman"/>
        </w:rPr>
        <w:t>, as well as, filtering the result of the search query.</w:t>
      </w:r>
      <w:r w:rsidR="00AB4AB4">
        <w:rPr>
          <w:rFonts w:ascii="Times New Roman" w:hAnsi="Times New Roman" w:cs="Times New Roman"/>
        </w:rPr>
        <w:t xml:space="preserve"> Due to the faceted search, search will be more personalized</w:t>
      </w:r>
      <w:r w:rsidR="00DB3004">
        <w:rPr>
          <w:rFonts w:ascii="Times New Roman" w:hAnsi="Times New Roman" w:cs="Times New Roman"/>
        </w:rPr>
        <w:t xml:space="preserve"> instead of broad and general one</w:t>
      </w:r>
      <w:r w:rsidR="00AB4AB4">
        <w:rPr>
          <w:rFonts w:ascii="Times New Roman" w:hAnsi="Times New Roman" w:cs="Times New Roman"/>
        </w:rPr>
        <w:t xml:space="preserve">. </w:t>
      </w:r>
    </w:p>
    <w:p w14:paraId="6E5D841D" w14:textId="7CA7F79D" w:rsidR="005005FA" w:rsidRDefault="005005FA" w:rsidP="00BC7398">
      <w:pPr>
        <w:spacing w:line="360" w:lineRule="auto"/>
        <w:jc w:val="both"/>
        <w:rPr>
          <w:rFonts w:ascii="Times New Roman" w:hAnsi="Times New Roman" w:cs="Times New Roman"/>
        </w:rPr>
      </w:pPr>
    </w:p>
    <w:p w14:paraId="52D34C21" w14:textId="0C715DCC" w:rsidR="00E7213B" w:rsidRPr="00BC7398" w:rsidRDefault="00E7213B" w:rsidP="00BC7398">
      <w:pPr>
        <w:spacing w:line="360" w:lineRule="auto"/>
        <w:jc w:val="both"/>
        <w:rPr>
          <w:rFonts w:ascii="Times New Roman" w:hAnsi="Times New Roman" w:cs="Times New Roman"/>
        </w:rPr>
      </w:pPr>
      <w:r>
        <w:rPr>
          <w:rFonts w:ascii="Times New Roman" w:hAnsi="Times New Roman" w:cs="Times New Roman"/>
        </w:rPr>
        <w:t>To achieve the objectives of this project</w:t>
      </w:r>
      <w:r w:rsidR="00890983">
        <w:rPr>
          <w:rFonts w:ascii="Times New Roman" w:hAnsi="Times New Roman" w:cs="Times New Roman"/>
        </w:rPr>
        <w:t xml:space="preserve">, it has been divided into </w:t>
      </w:r>
      <w:r w:rsidR="001C11BE">
        <w:rPr>
          <w:rFonts w:ascii="Times New Roman" w:hAnsi="Times New Roman" w:cs="Times New Roman"/>
        </w:rPr>
        <w:t>five</w:t>
      </w:r>
      <w:r w:rsidR="00890983">
        <w:rPr>
          <w:rFonts w:ascii="Times New Roman" w:hAnsi="Times New Roman" w:cs="Times New Roman"/>
        </w:rPr>
        <w:t xml:space="preserve"> phases.</w:t>
      </w:r>
    </w:p>
    <w:p w14:paraId="59DCA881" w14:textId="78EA7206" w:rsidR="00DF5E45" w:rsidRDefault="00E35C83" w:rsidP="00D741D3">
      <w:pPr>
        <w:pStyle w:val="Heading3"/>
        <w:spacing w:line="360" w:lineRule="auto"/>
        <w:jc w:val="both"/>
        <w:rPr>
          <w:rFonts w:ascii="Times New Roman" w:hAnsi="Times New Roman" w:cs="Times New Roman"/>
        </w:rPr>
      </w:pPr>
      <w:bookmarkStart w:id="23" w:name="_Toc263367722"/>
      <w:r>
        <w:rPr>
          <w:rFonts w:ascii="Times New Roman" w:hAnsi="Times New Roman" w:cs="Times New Roman"/>
        </w:rPr>
        <w:t>Phase 1-</w:t>
      </w:r>
      <w:r w:rsidR="00261120" w:rsidRPr="00C45231">
        <w:rPr>
          <w:rFonts w:ascii="Times New Roman" w:hAnsi="Times New Roman" w:cs="Times New Roman"/>
        </w:rPr>
        <w:t>Requirement</w:t>
      </w:r>
      <w:r w:rsidR="00E13E05">
        <w:rPr>
          <w:rFonts w:ascii="Times New Roman" w:hAnsi="Times New Roman" w:cs="Times New Roman"/>
        </w:rPr>
        <w:t>s</w:t>
      </w:r>
      <w:r w:rsidR="00261120" w:rsidRPr="00C45231">
        <w:rPr>
          <w:rFonts w:ascii="Times New Roman" w:hAnsi="Times New Roman" w:cs="Times New Roman"/>
        </w:rPr>
        <w:t xml:space="preserve"> Gathering:</w:t>
      </w:r>
      <w:bookmarkEnd w:id="23"/>
    </w:p>
    <w:p w14:paraId="59D06B51" w14:textId="7204DC34" w:rsidR="00910D26" w:rsidRDefault="0034063B" w:rsidP="00240AED">
      <w:pPr>
        <w:spacing w:line="360" w:lineRule="auto"/>
        <w:jc w:val="both"/>
        <w:rPr>
          <w:rFonts w:ascii="Times New Roman" w:hAnsi="Times New Roman" w:cs="Times New Roman"/>
        </w:rPr>
      </w:pPr>
      <w:r>
        <w:rPr>
          <w:rFonts w:ascii="Times New Roman" w:hAnsi="Times New Roman" w:cs="Times New Roman"/>
        </w:rPr>
        <w:t>Since the project is to develop a system that behaves in a certain way, I have started with the first and important role in software development process which is requirements gathering.</w:t>
      </w:r>
      <w:r w:rsidR="00EE2106">
        <w:rPr>
          <w:rFonts w:ascii="Times New Roman" w:hAnsi="Times New Roman" w:cs="Times New Roman"/>
        </w:rPr>
        <w:t xml:space="preserve"> </w:t>
      </w:r>
      <w:r w:rsidR="002C0DA6">
        <w:rPr>
          <w:rFonts w:ascii="Times New Roman" w:hAnsi="Times New Roman" w:cs="Times New Roman"/>
        </w:rPr>
        <w:t xml:space="preserve">The stakeholders of the project are three; </w:t>
      </w:r>
      <w:r w:rsidR="00475840">
        <w:rPr>
          <w:rFonts w:ascii="Times New Roman" w:hAnsi="Times New Roman" w:cs="Times New Roman"/>
        </w:rPr>
        <w:t xml:space="preserve">the end user who will use the system, the system provider who will </w:t>
      </w:r>
      <w:r w:rsidR="00A520B0">
        <w:rPr>
          <w:rFonts w:ascii="Times New Roman" w:hAnsi="Times New Roman" w:cs="Times New Roman"/>
        </w:rPr>
        <w:t xml:space="preserve">provide the tool to the end user and probably does some configurations to the tool, and </w:t>
      </w:r>
      <w:r w:rsidR="006A4553">
        <w:rPr>
          <w:rFonts w:ascii="Times New Roman" w:hAnsi="Times New Roman" w:cs="Times New Roman"/>
        </w:rPr>
        <w:t xml:space="preserve">ontology </w:t>
      </w:r>
      <w:r w:rsidR="00A72C4D">
        <w:rPr>
          <w:rFonts w:ascii="Times New Roman" w:hAnsi="Times New Roman" w:cs="Times New Roman"/>
        </w:rPr>
        <w:t>engineer</w:t>
      </w:r>
      <w:r w:rsidR="006A4553">
        <w:rPr>
          <w:rFonts w:ascii="Times New Roman" w:hAnsi="Times New Roman" w:cs="Times New Roman"/>
        </w:rPr>
        <w:t>.</w:t>
      </w:r>
      <w:r w:rsidR="001C5DA2">
        <w:rPr>
          <w:rFonts w:ascii="Times New Roman" w:hAnsi="Times New Roman" w:cs="Times New Roman"/>
        </w:rPr>
        <w:t xml:space="preserve"> Since meeting all of these stakeholders hard, I had to put myself in their shoes. </w:t>
      </w:r>
      <w:r w:rsidR="009E0CF3">
        <w:rPr>
          <w:rFonts w:ascii="Times New Roman" w:hAnsi="Times New Roman" w:cs="Times New Roman"/>
        </w:rPr>
        <w:t xml:space="preserve">Some of </w:t>
      </w:r>
      <w:r w:rsidR="00893E75">
        <w:rPr>
          <w:rFonts w:ascii="Times New Roman" w:hAnsi="Times New Roman" w:cs="Times New Roman"/>
        </w:rPr>
        <w:t>those</w:t>
      </w:r>
      <w:r w:rsidR="001B7BE7">
        <w:rPr>
          <w:rFonts w:ascii="Times New Roman" w:hAnsi="Times New Roman" w:cs="Times New Roman"/>
        </w:rPr>
        <w:t xml:space="preserve"> </w:t>
      </w:r>
      <w:r w:rsidR="00893E75">
        <w:rPr>
          <w:rFonts w:ascii="Times New Roman" w:hAnsi="Times New Roman" w:cs="Times New Roman"/>
        </w:rPr>
        <w:t>stakeholders were</w:t>
      </w:r>
      <w:r w:rsidR="001B7BE7">
        <w:rPr>
          <w:rFonts w:ascii="Times New Roman" w:hAnsi="Times New Roman" w:cs="Times New Roman"/>
        </w:rPr>
        <w:t xml:space="preserve"> </w:t>
      </w:r>
      <w:r w:rsidR="00AD290C">
        <w:rPr>
          <w:rFonts w:ascii="Times New Roman" w:hAnsi="Times New Roman" w:cs="Times New Roman"/>
        </w:rPr>
        <w:t xml:space="preserve">involved in the requirements gathering process. </w:t>
      </w:r>
      <w:r w:rsidR="00553BAC">
        <w:rPr>
          <w:rFonts w:ascii="Times New Roman" w:hAnsi="Times New Roman" w:cs="Times New Roman"/>
        </w:rPr>
        <w:t xml:space="preserve">The main stakeholder was my supervisor </w:t>
      </w:r>
      <w:r w:rsidR="00C3675D">
        <w:rPr>
          <w:rFonts w:ascii="Times New Roman" w:hAnsi="Times New Roman" w:cs="Times New Roman"/>
        </w:rPr>
        <w:t>as he requested for this system to be develop.</w:t>
      </w:r>
      <w:r w:rsidR="00E361C4">
        <w:rPr>
          <w:rFonts w:ascii="Times New Roman" w:hAnsi="Times New Roman" w:cs="Times New Roman"/>
        </w:rPr>
        <w:t xml:space="preserve"> Meetings have been setup </w:t>
      </w:r>
      <w:r w:rsidR="009D3086">
        <w:rPr>
          <w:rFonts w:ascii="Times New Roman" w:hAnsi="Times New Roman" w:cs="Times New Roman"/>
        </w:rPr>
        <w:t>to discuss</w:t>
      </w:r>
      <w:r w:rsidR="00E361C4">
        <w:rPr>
          <w:rFonts w:ascii="Times New Roman" w:hAnsi="Times New Roman" w:cs="Times New Roman"/>
        </w:rPr>
        <w:t xml:space="preserve"> the requirements </w:t>
      </w:r>
      <w:r w:rsidR="009D3086">
        <w:rPr>
          <w:rFonts w:ascii="Times New Roman" w:hAnsi="Times New Roman" w:cs="Times New Roman"/>
        </w:rPr>
        <w:t>(</w:t>
      </w:r>
      <w:r w:rsidR="00E361C4">
        <w:rPr>
          <w:rFonts w:ascii="Times New Roman" w:hAnsi="Times New Roman" w:cs="Times New Roman"/>
        </w:rPr>
        <w:t xml:space="preserve">what </w:t>
      </w:r>
      <w:r w:rsidR="00FB34BE">
        <w:rPr>
          <w:rFonts w:ascii="Times New Roman" w:hAnsi="Times New Roman" w:cs="Times New Roman"/>
        </w:rPr>
        <w:t xml:space="preserve">exactly </w:t>
      </w:r>
      <w:r w:rsidR="00E361C4">
        <w:rPr>
          <w:rFonts w:ascii="Times New Roman" w:hAnsi="Times New Roman" w:cs="Times New Roman"/>
        </w:rPr>
        <w:t>should be done</w:t>
      </w:r>
      <w:r w:rsidR="001E3219">
        <w:rPr>
          <w:rFonts w:ascii="Times New Roman" w:hAnsi="Times New Roman" w:cs="Times New Roman"/>
        </w:rPr>
        <w:t>?</w:t>
      </w:r>
      <w:r w:rsidR="009D3086">
        <w:rPr>
          <w:rFonts w:ascii="Times New Roman" w:hAnsi="Times New Roman" w:cs="Times New Roman"/>
        </w:rPr>
        <w:t>)</w:t>
      </w:r>
      <w:r w:rsidR="00E361C4">
        <w:rPr>
          <w:rFonts w:ascii="Times New Roman" w:hAnsi="Times New Roman" w:cs="Times New Roman"/>
        </w:rPr>
        <w:t>.</w:t>
      </w:r>
      <w:r w:rsidR="00FB34BE">
        <w:rPr>
          <w:rFonts w:ascii="Times New Roman" w:hAnsi="Times New Roman" w:cs="Times New Roman"/>
        </w:rPr>
        <w:t xml:space="preserve"> </w:t>
      </w:r>
      <w:r w:rsidR="00BE55AD">
        <w:rPr>
          <w:rFonts w:ascii="Times New Roman" w:hAnsi="Times New Roman" w:cs="Times New Roman"/>
        </w:rPr>
        <w:t>Some conversations were held with my fallow students, who attend</w:t>
      </w:r>
      <w:r w:rsidR="008A3482">
        <w:rPr>
          <w:rFonts w:ascii="Times New Roman" w:hAnsi="Times New Roman" w:cs="Times New Roman"/>
        </w:rPr>
        <w:t xml:space="preserve">ed with me the </w:t>
      </w:r>
      <w:r w:rsidR="004E092C">
        <w:rPr>
          <w:rFonts w:ascii="Times New Roman" w:hAnsi="Times New Roman" w:cs="Times New Roman"/>
        </w:rPr>
        <w:t>ontology engineering</w:t>
      </w:r>
      <w:r w:rsidR="008A3482">
        <w:rPr>
          <w:rFonts w:ascii="Times New Roman" w:hAnsi="Times New Roman" w:cs="Times New Roman"/>
        </w:rPr>
        <w:t xml:space="preserve"> for semantic web</w:t>
      </w:r>
      <w:r w:rsidR="00BE55AD">
        <w:rPr>
          <w:rFonts w:ascii="Times New Roman" w:hAnsi="Times New Roman" w:cs="Times New Roman"/>
        </w:rPr>
        <w:t xml:space="preserve"> course, </w:t>
      </w:r>
      <w:r w:rsidR="00CB07C0">
        <w:rPr>
          <w:rFonts w:ascii="Times New Roman" w:hAnsi="Times New Roman" w:cs="Times New Roman"/>
        </w:rPr>
        <w:t>regarding if they had this system before how it would help them and what functionalities would be neede</w:t>
      </w:r>
      <w:r w:rsidR="00BF4D98">
        <w:rPr>
          <w:rFonts w:ascii="Times New Roman" w:hAnsi="Times New Roman" w:cs="Times New Roman"/>
        </w:rPr>
        <w:t>d.</w:t>
      </w:r>
      <w:r w:rsidR="00F957E1">
        <w:rPr>
          <w:rFonts w:ascii="Times New Roman" w:hAnsi="Times New Roman" w:cs="Times New Roman"/>
        </w:rPr>
        <w:t xml:space="preserve"> </w:t>
      </w:r>
      <w:r w:rsidR="00437485">
        <w:rPr>
          <w:rFonts w:ascii="Times New Roman" w:hAnsi="Times New Roman" w:cs="Times New Roman"/>
        </w:rPr>
        <w:t>All of those meetings and discussion</w:t>
      </w:r>
      <w:r w:rsidR="00045692">
        <w:rPr>
          <w:rFonts w:ascii="Times New Roman" w:hAnsi="Times New Roman" w:cs="Times New Roman"/>
        </w:rPr>
        <w:t>s</w:t>
      </w:r>
      <w:r w:rsidR="00437485">
        <w:rPr>
          <w:rFonts w:ascii="Times New Roman" w:hAnsi="Times New Roman" w:cs="Times New Roman"/>
        </w:rPr>
        <w:t xml:space="preserve"> </w:t>
      </w:r>
      <w:r w:rsidR="0007130B">
        <w:rPr>
          <w:rFonts w:ascii="Times New Roman" w:hAnsi="Times New Roman" w:cs="Times New Roman"/>
        </w:rPr>
        <w:t>provide</w:t>
      </w:r>
      <w:r w:rsidR="00994A1B">
        <w:rPr>
          <w:rFonts w:ascii="Times New Roman" w:hAnsi="Times New Roman" w:cs="Times New Roman"/>
        </w:rPr>
        <w:t>d</w:t>
      </w:r>
      <w:r w:rsidR="0007130B">
        <w:rPr>
          <w:rFonts w:ascii="Times New Roman" w:hAnsi="Times New Roman" w:cs="Times New Roman"/>
        </w:rPr>
        <w:t xml:space="preserve"> more details </w:t>
      </w:r>
      <w:r w:rsidR="00994A1B">
        <w:rPr>
          <w:rFonts w:ascii="Times New Roman" w:hAnsi="Times New Roman" w:cs="Times New Roman"/>
        </w:rPr>
        <w:t xml:space="preserve">and helped in </w:t>
      </w:r>
      <w:r w:rsidR="007F50DB">
        <w:rPr>
          <w:rFonts w:ascii="Times New Roman" w:hAnsi="Times New Roman" w:cs="Times New Roman"/>
        </w:rPr>
        <w:t>understanding</w:t>
      </w:r>
      <w:r w:rsidR="00BB63B0">
        <w:rPr>
          <w:rFonts w:ascii="Times New Roman" w:hAnsi="Times New Roman" w:cs="Times New Roman"/>
        </w:rPr>
        <w:t xml:space="preserve"> </w:t>
      </w:r>
      <w:r w:rsidR="007F50DB">
        <w:rPr>
          <w:rFonts w:ascii="Times New Roman" w:hAnsi="Times New Roman" w:cs="Times New Roman"/>
        </w:rPr>
        <w:t>some of</w:t>
      </w:r>
      <w:r w:rsidR="008A3482">
        <w:rPr>
          <w:rFonts w:ascii="Times New Roman" w:hAnsi="Times New Roman" w:cs="Times New Roman"/>
        </w:rPr>
        <w:t xml:space="preserve"> the requirements</w:t>
      </w:r>
      <w:r w:rsidR="007F50DB">
        <w:rPr>
          <w:rFonts w:ascii="Times New Roman" w:hAnsi="Times New Roman" w:cs="Times New Roman"/>
        </w:rPr>
        <w:t>. Some were understood later on.</w:t>
      </w:r>
    </w:p>
    <w:p w14:paraId="7011CB5E" w14:textId="7E6A50F9" w:rsidR="00261120" w:rsidRDefault="00E35C83" w:rsidP="00741013">
      <w:pPr>
        <w:pStyle w:val="Heading3"/>
        <w:spacing w:line="360" w:lineRule="auto"/>
        <w:rPr>
          <w:rFonts w:ascii="Times New Roman" w:hAnsi="Times New Roman" w:cs="Times New Roman"/>
        </w:rPr>
      </w:pPr>
      <w:bookmarkStart w:id="24" w:name="_Toc263367723"/>
      <w:r w:rsidRPr="00240AED">
        <w:rPr>
          <w:rFonts w:ascii="Times New Roman" w:hAnsi="Times New Roman" w:cs="Times New Roman"/>
        </w:rPr>
        <w:t>Phase 2-</w:t>
      </w:r>
      <w:r w:rsidR="00261120" w:rsidRPr="00240AED">
        <w:rPr>
          <w:rFonts w:ascii="Times New Roman" w:hAnsi="Times New Roman" w:cs="Times New Roman"/>
        </w:rPr>
        <w:t>Background Study:</w:t>
      </w:r>
      <w:bookmarkEnd w:id="24"/>
    </w:p>
    <w:p w14:paraId="3DAE9A87" w14:textId="4FA619D1" w:rsidR="00D24C3B" w:rsidRDefault="00455872" w:rsidP="00D875FA">
      <w:pPr>
        <w:spacing w:line="360" w:lineRule="auto"/>
        <w:jc w:val="both"/>
        <w:rPr>
          <w:rFonts w:ascii="Times New Roman" w:hAnsi="Times New Roman" w:cs="Times New Roman"/>
        </w:rPr>
      </w:pPr>
      <w:r>
        <w:rPr>
          <w:rFonts w:ascii="Times New Roman" w:hAnsi="Times New Roman" w:cs="Times New Roman"/>
        </w:rPr>
        <w:t xml:space="preserve">In the second phase, </w:t>
      </w:r>
      <w:r w:rsidR="009424A3">
        <w:rPr>
          <w:rFonts w:ascii="Times New Roman" w:hAnsi="Times New Roman" w:cs="Times New Roman"/>
        </w:rPr>
        <w:t xml:space="preserve">background research and survey of relevant literature was carried out along with exploring techniques to be used in the project. </w:t>
      </w:r>
      <w:r w:rsidR="007345EA">
        <w:rPr>
          <w:rFonts w:ascii="Times New Roman" w:hAnsi="Times New Roman" w:cs="Times New Roman"/>
        </w:rPr>
        <w:t>This has been done using journals, articles, publications and existing systems with similar functionalities.</w:t>
      </w:r>
      <w:r w:rsidR="00411D34">
        <w:rPr>
          <w:rFonts w:ascii="Times New Roman" w:hAnsi="Times New Roman" w:cs="Times New Roman"/>
        </w:rPr>
        <w:t xml:space="preserve"> </w:t>
      </w:r>
      <w:r w:rsidR="008078CB">
        <w:rPr>
          <w:rFonts w:ascii="Times New Roman" w:hAnsi="Times New Roman" w:cs="Times New Roman"/>
        </w:rPr>
        <w:t xml:space="preserve">A </w:t>
      </w:r>
      <w:r w:rsidR="00E661F6">
        <w:rPr>
          <w:rFonts w:ascii="Times New Roman" w:hAnsi="Times New Roman" w:cs="Times New Roman"/>
        </w:rPr>
        <w:t>fair</w:t>
      </w:r>
      <w:r w:rsidR="008078CB">
        <w:rPr>
          <w:rFonts w:ascii="Times New Roman" w:hAnsi="Times New Roman" w:cs="Times New Roman"/>
        </w:rPr>
        <w:t xml:space="preserve"> amount of time spent reviewing different literatures</w:t>
      </w:r>
      <w:r w:rsidR="00E661F6">
        <w:rPr>
          <w:rFonts w:ascii="Times New Roman" w:hAnsi="Times New Roman" w:cs="Times New Roman"/>
        </w:rPr>
        <w:t xml:space="preserve"> </w:t>
      </w:r>
      <w:r w:rsidR="002D3605">
        <w:rPr>
          <w:rFonts w:ascii="Times New Roman" w:hAnsi="Times New Roman" w:cs="Times New Roman"/>
        </w:rPr>
        <w:t xml:space="preserve">trying to understand different aspect of the project’s requirements. </w:t>
      </w:r>
      <w:r w:rsidR="00890AEE">
        <w:rPr>
          <w:rFonts w:ascii="Times New Roman" w:hAnsi="Times New Roman" w:cs="Times New Roman"/>
        </w:rPr>
        <w:t xml:space="preserve">Reviewing relevant literature really helped in </w:t>
      </w:r>
      <w:r w:rsidR="009C7AFC">
        <w:rPr>
          <w:rFonts w:ascii="Times New Roman" w:hAnsi="Times New Roman" w:cs="Times New Roman"/>
        </w:rPr>
        <w:t xml:space="preserve">not only having a </w:t>
      </w:r>
      <w:r w:rsidR="00FE392C">
        <w:rPr>
          <w:rFonts w:ascii="Times New Roman" w:hAnsi="Times New Roman" w:cs="Times New Roman"/>
        </w:rPr>
        <w:t>wider</w:t>
      </w:r>
      <w:r w:rsidR="009C7AFC">
        <w:rPr>
          <w:rFonts w:ascii="Times New Roman" w:hAnsi="Times New Roman" w:cs="Times New Roman"/>
        </w:rPr>
        <w:t xml:space="preserve"> knowledge of the problem domain but it helped also in </w:t>
      </w:r>
      <w:r w:rsidR="00890AEE">
        <w:rPr>
          <w:rFonts w:ascii="Times New Roman" w:hAnsi="Times New Roman" w:cs="Times New Roman"/>
        </w:rPr>
        <w:t xml:space="preserve">understanding </w:t>
      </w:r>
      <w:r w:rsidR="009C7AFC">
        <w:rPr>
          <w:rFonts w:ascii="Times New Roman" w:hAnsi="Times New Roman" w:cs="Times New Roman"/>
        </w:rPr>
        <w:t xml:space="preserve">the requirements of the project. </w:t>
      </w:r>
      <w:r w:rsidR="00362840">
        <w:rPr>
          <w:rFonts w:ascii="Times New Roman" w:hAnsi="Times New Roman" w:cs="Times New Roman"/>
        </w:rPr>
        <w:t>As a result, I have good understanding of the project and approaches taken to handle such systems and it helped me in splitting the project into small tasks.</w:t>
      </w:r>
    </w:p>
    <w:p w14:paraId="326B6D0C" w14:textId="77777777" w:rsidR="00D32C64" w:rsidRDefault="00D32C64" w:rsidP="00D875FA">
      <w:pPr>
        <w:spacing w:line="360" w:lineRule="auto"/>
        <w:jc w:val="both"/>
        <w:rPr>
          <w:rFonts w:ascii="Times New Roman" w:hAnsi="Times New Roman" w:cs="Times New Roman"/>
        </w:rPr>
      </w:pPr>
    </w:p>
    <w:p w14:paraId="5E433E73" w14:textId="1DD25465" w:rsidR="00D32C64" w:rsidRPr="00BF66B3" w:rsidRDefault="00D32C64" w:rsidP="00D875FA">
      <w:pPr>
        <w:spacing w:line="360" w:lineRule="auto"/>
        <w:jc w:val="both"/>
        <w:rPr>
          <w:rFonts w:ascii="Times New Roman" w:hAnsi="Times New Roman" w:cs="Times New Roman"/>
        </w:rPr>
      </w:pPr>
      <w:r>
        <w:rPr>
          <w:rFonts w:ascii="Times New Roman" w:hAnsi="Times New Roman" w:cs="Times New Roman"/>
        </w:rPr>
        <w:t xml:space="preserve">In this phase, </w:t>
      </w:r>
      <w:r w:rsidR="00E73223">
        <w:rPr>
          <w:rFonts w:ascii="Times New Roman" w:hAnsi="Times New Roman" w:cs="Times New Roman"/>
        </w:rPr>
        <w:t xml:space="preserve">background study is done on OWL ontology, OWL API, ontology-based systems, </w:t>
      </w:r>
      <w:r w:rsidR="008A30EE">
        <w:rPr>
          <w:rFonts w:ascii="Times New Roman" w:hAnsi="Times New Roman" w:cs="Times New Roman"/>
        </w:rPr>
        <w:t>faceted</w:t>
      </w:r>
      <w:r w:rsidR="00E73223">
        <w:rPr>
          <w:rFonts w:ascii="Times New Roman" w:hAnsi="Times New Roman" w:cs="Times New Roman"/>
        </w:rPr>
        <w:t>-based search system</w:t>
      </w:r>
      <w:r w:rsidR="008A30EE">
        <w:rPr>
          <w:rFonts w:ascii="Times New Roman" w:hAnsi="Times New Roman" w:cs="Times New Roman"/>
        </w:rPr>
        <w:t xml:space="preserve">, ontology visual querying, and finally study </w:t>
      </w:r>
      <w:r w:rsidR="001E23D2">
        <w:rPr>
          <w:rFonts w:ascii="Times New Roman" w:hAnsi="Times New Roman" w:cs="Times New Roman"/>
        </w:rPr>
        <w:t xml:space="preserve">the Manchester Pizza finder </w:t>
      </w:r>
      <w:r w:rsidR="008A30EE">
        <w:rPr>
          <w:rFonts w:ascii="Times New Roman" w:hAnsi="Times New Roman" w:cs="Times New Roman"/>
        </w:rPr>
        <w:t>a system that I will build my project on.</w:t>
      </w:r>
      <w:r w:rsidR="00DF7658">
        <w:rPr>
          <w:rFonts w:ascii="Times New Roman" w:hAnsi="Times New Roman" w:cs="Times New Roman"/>
        </w:rPr>
        <w:t xml:space="preserve"> </w:t>
      </w:r>
    </w:p>
    <w:p w14:paraId="3321EBEB" w14:textId="6BD8F430" w:rsidR="00261120" w:rsidRDefault="006C4E8F" w:rsidP="00240AED">
      <w:pPr>
        <w:pStyle w:val="Heading3"/>
        <w:spacing w:line="360" w:lineRule="auto"/>
        <w:rPr>
          <w:rFonts w:ascii="Times New Roman" w:hAnsi="Times New Roman" w:cs="Times New Roman"/>
        </w:rPr>
      </w:pPr>
      <w:bookmarkStart w:id="25" w:name="_Toc263367724"/>
      <w:r>
        <w:rPr>
          <w:rFonts w:ascii="Times New Roman" w:hAnsi="Times New Roman" w:cs="Times New Roman"/>
        </w:rPr>
        <w:t>Phase 3-Development</w:t>
      </w:r>
      <w:r w:rsidR="00261120" w:rsidRPr="00C45231">
        <w:rPr>
          <w:rFonts w:ascii="Times New Roman" w:hAnsi="Times New Roman" w:cs="Times New Roman"/>
        </w:rPr>
        <w:t xml:space="preserve"> </w:t>
      </w:r>
      <w:r>
        <w:rPr>
          <w:rFonts w:ascii="Times New Roman" w:hAnsi="Times New Roman" w:cs="Times New Roman"/>
        </w:rPr>
        <w:t>Phase</w:t>
      </w:r>
      <w:r w:rsidR="00261120" w:rsidRPr="00C45231">
        <w:rPr>
          <w:rFonts w:ascii="Times New Roman" w:hAnsi="Times New Roman" w:cs="Times New Roman"/>
        </w:rPr>
        <w:t>:</w:t>
      </w:r>
      <w:bookmarkEnd w:id="25"/>
    </w:p>
    <w:p w14:paraId="4D53075C" w14:textId="43624084" w:rsidR="008F05B3" w:rsidRDefault="00A920A8" w:rsidP="00A318E3">
      <w:pPr>
        <w:spacing w:line="360" w:lineRule="auto"/>
        <w:jc w:val="both"/>
        <w:rPr>
          <w:rFonts w:ascii="Times New Roman" w:hAnsi="Times New Roman" w:cs="Times New Roman"/>
        </w:rPr>
      </w:pPr>
      <w:r>
        <w:rPr>
          <w:rFonts w:ascii="Times New Roman" w:hAnsi="Times New Roman" w:cs="Times New Roman"/>
        </w:rPr>
        <w:t xml:space="preserve">In the development phase, </w:t>
      </w:r>
      <w:r w:rsidR="00822F25">
        <w:rPr>
          <w:rFonts w:ascii="Times New Roman" w:hAnsi="Times New Roman" w:cs="Times New Roman"/>
        </w:rPr>
        <w:t>first decide in the development tool that is java. Then, refresh myself with java specially swing components</w:t>
      </w:r>
      <w:r w:rsidR="0025140B">
        <w:rPr>
          <w:rFonts w:ascii="Times New Roman" w:hAnsi="Times New Roman" w:cs="Times New Roman"/>
        </w:rPr>
        <w:t>, and OWL API</w:t>
      </w:r>
      <w:r w:rsidR="00822F25">
        <w:rPr>
          <w:rFonts w:ascii="Times New Roman" w:hAnsi="Times New Roman" w:cs="Times New Roman"/>
        </w:rPr>
        <w:t>. I</w:t>
      </w:r>
      <w:r>
        <w:rPr>
          <w:rFonts w:ascii="Times New Roman" w:hAnsi="Times New Roman" w:cs="Times New Roman"/>
        </w:rPr>
        <w:t>mplementation started in early stage.</w:t>
      </w:r>
      <w:r w:rsidR="00886693">
        <w:rPr>
          <w:rFonts w:ascii="Times New Roman" w:hAnsi="Times New Roman" w:cs="Times New Roman"/>
        </w:rPr>
        <w:t xml:space="preserve"> As the strategy is to divide the development of the system into developing the main functionalities separately then combine them. </w:t>
      </w:r>
      <w:r w:rsidR="00AA4B0D">
        <w:rPr>
          <w:rFonts w:ascii="Times New Roman" w:hAnsi="Times New Roman" w:cs="Times New Roman"/>
        </w:rPr>
        <w:t>Although that some functionalities were developed separately from the application itself, the official start of this phase will be after the second semester</w:t>
      </w:r>
      <w:r w:rsidR="00300953">
        <w:rPr>
          <w:rFonts w:ascii="Times New Roman" w:hAnsi="Times New Roman" w:cs="Times New Roman"/>
        </w:rPr>
        <w:t>’s exams</w:t>
      </w:r>
      <w:r w:rsidR="00AA4B0D">
        <w:rPr>
          <w:rFonts w:ascii="Times New Roman" w:hAnsi="Times New Roman" w:cs="Times New Roman"/>
        </w:rPr>
        <w:t>.</w:t>
      </w:r>
      <w:r w:rsidR="00C43D46">
        <w:rPr>
          <w:rFonts w:ascii="Times New Roman" w:hAnsi="Times New Roman" w:cs="Times New Roman"/>
        </w:rPr>
        <w:t xml:space="preserve"> </w:t>
      </w:r>
      <w:r w:rsidR="00DD1BB9">
        <w:rPr>
          <w:rFonts w:ascii="Times New Roman" w:hAnsi="Times New Roman" w:cs="Times New Roman"/>
        </w:rPr>
        <w:t xml:space="preserve">After exams, </w:t>
      </w:r>
      <w:r w:rsidR="00503910">
        <w:rPr>
          <w:rFonts w:ascii="Times New Roman" w:hAnsi="Times New Roman" w:cs="Times New Roman"/>
        </w:rPr>
        <w:t>checking that the functionalities are working probably</w:t>
      </w:r>
      <w:r w:rsidR="00E56C5F">
        <w:rPr>
          <w:rFonts w:ascii="Times New Roman" w:hAnsi="Times New Roman" w:cs="Times New Roman"/>
        </w:rPr>
        <w:t xml:space="preserve"> will be done</w:t>
      </w:r>
      <w:r w:rsidR="00503910">
        <w:rPr>
          <w:rFonts w:ascii="Times New Roman" w:hAnsi="Times New Roman" w:cs="Times New Roman"/>
        </w:rPr>
        <w:t xml:space="preserve"> and combine them. </w:t>
      </w:r>
    </w:p>
    <w:p w14:paraId="2B51D249" w14:textId="77777777" w:rsidR="005F2752" w:rsidRDefault="005F2752" w:rsidP="00A318E3">
      <w:pPr>
        <w:spacing w:line="360" w:lineRule="auto"/>
        <w:jc w:val="both"/>
        <w:rPr>
          <w:rFonts w:ascii="Times New Roman" w:hAnsi="Times New Roman" w:cs="Times New Roman"/>
        </w:rPr>
      </w:pPr>
    </w:p>
    <w:p w14:paraId="7CFCF52F" w14:textId="66DD522F" w:rsidR="005F2752" w:rsidRPr="00A318E3" w:rsidRDefault="00517C43" w:rsidP="00A318E3">
      <w:pPr>
        <w:spacing w:line="360" w:lineRule="auto"/>
        <w:jc w:val="both"/>
        <w:rPr>
          <w:rFonts w:ascii="Times New Roman" w:hAnsi="Times New Roman" w:cs="Times New Roman"/>
        </w:rPr>
      </w:pPr>
      <w:r>
        <w:rPr>
          <w:rFonts w:ascii="Times New Roman" w:hAnsi="Times New Roman" w:cs="Times New Roman"/>
        </w:rPr>
        <w:t>The d</w:t>
      </w:r>
      <w:r w:rsidR="005F2752">
        <w:rPr>
          <w:rFonts w:ascii="Times New Roman" w:hAnsi="Times New Roman" w:cs="Times New Roman"/>
        </w:rPr>
        <w:t>evelopment</w:t>
      </w:r>
      <w:r>
        <w:rPr>
          <w:rFonts w:ascii="Times New Roman" w:hAnsi="Times New Roman" w:cs="Times New Roman"/>
        </w:rPr>
        <w:t xml:space="preserve"> is considered as </w:t>
      </w:r>
      <w:r w:rsidR="009E45EC">
        <w:rPr>
          <w:rFonts w:ascii="Times New Roman" w:hAnsi="Times New Roman" w:cs="Times New Roman"/>
        </w:rPr>
        <w:t>enhancements</w:t>
      </w:r>
      <w:r>
        <w:rPr>
          <w:rFonts w:ascii="Times New Roman" w:hAnsi="Times New Roman" w:cs="Times New Roman"/>
        </w:rPr>
        <w:t xml:space="preserve"> of the Manchester Pizza Finder</w:t>
      </w:r>
      <w:r w:rsidR="009E45EC">
        <w:rPr>
          <w:rFonts w:ascii="Times New Roman" w:hAnsi="Times New Roman" w:cs="Times New Roman"/>
        </w:rPr>
        <w:t>.</w:t>
      </w:r>
      <w:r w:rsidR="005F2752">
        <w:rPr>
          <w:rFonts w:ascii="Times New Roman" w:hAnsi="Times New Roman" w:cs="Times New Roman"/>
        </w:rPr>
        <w:t xml:space="preserve"> </w:t>
      </w:r>
      <w:r w:rsidR="009E45EC">
        <w:rPr>
          <w:rFonts w:ascii="Times New Roman" w:hAnsi="Times New Roman" w:cs="Times New Roman"/>
        </w:rPr>
        <w:t>They involve</w:t>
      </w:r>
      <w:r w:rsidR="005F2752">
        <w:rPr>
          <w:rFonts w:ascii="Times New Roman" w:hAnsi="Times New Roman" w:cs="Times New Roman"/>
        </w:rPr>
        <w:t xml:space="preserve"> </w:t>
      </w:r>
      <w:r w:rsidR="00916D68">
        <w:rPr>
          <w:rFonts w:ascii="Times New Roman" w:hAnsi="Times New Roman" w:cs="Times New Roman"/>
        </w:rPr>
        <w:t>reading the configurations from the ontology file and act accordingly</w:t>
      </w:r>
      <w:r w:rsidR="00E41D2D">
        <w:rPr>
          <w:rFonts w:ascii="Times New Roman" w:hAnsi="Times New Roman" w:cs="Times New Roman"/>
        </w:rPr>
        <w:t xml:space="preserve"> for more flexibility</w:t>
      </w:r>
      <w:r w:rsidR="00916D68">
        <w:rPr>
          <w:rFonts w:ascii="Times New Roman" w:hAnsi="Times New Roman" w:cs="Times New Roman"/>
        </w:rPr>
        <w:t>.</w:t>
      </w:r>
      <w:r w:rsidR="00E41D2D">
        <w:rPr>
          <w:rFonts w:ascii="Times New Roman" w:hAnsi="Times New Roman" w:cs="Times New Roman"/>
        </w:rPr>
        <w:t xml:space="preserve"> </w:t>
      </w:r>
      <w:r w:rsidR="00916D68">
        <w:rPr>
          <w:rFonts w:ascii="Times New Roman" w:hAnsi="Times New Roman" w:cs="Times New Roman"/>
        </w:rPr>
        <w:t xml:space="preserve"> </w:t>
      </w:r>
      <w:r w:rsidR="00A0442F">
        <w:rPr>
          <w:rFonts w:ascii="Times New Roman" w:hAnsi="Times New Roman" w:cs="Times New Roman"/>
        </w:rPr>
        <w:t>Also</w:t>
      </w:r>
      <w:r w:rsidR="007E4838">
        <w:rPr>
          <w:rFonts w:ascii="Times New Roman" w:hAnsi="Times New Roman" w:cs="Times New Roman"/>
        </w:rPr>
        <w:t xml:space="preserve">, different view of the content of the </w:t>
      </w:r>
      <w:r w:rsidR="00063F0F">
        <w:rPr>
          <w:rFonts w:ascii="Times New Roman" w:hAnsi="Times New Roman" w:cs="Times New Roman"/>
        </w:rPr>
        <w:t>conceptual</w:t>
      </w:r>
      <w:r w:rsidR="007E4838">
        <w:rPr>
          <w:rFonts w:ascii="Times New Roman" w:hAnsi="Times New Roman" w:cs="Times New Roman"/>
        </w:rPr>
        <w:t xml:space="preserve"> model</w:t>
      </w:r>
      <w:r w:rsidR="00E12CF8">
        <w:rPr>
          <w:rFonts w:ascii="Times New Roman" w:hAnsi="Times New Roman" w:cs="Times New Roman"/>
        </w:rPr>
        <w:t xml:space="preserve"> and the result of the search query</w:t>
      </w:r>
      <w:r w:rsidR="007E4838">
        <w:rPr>
          <w:rFonts w:ascii="Times New Roman" w:hAnsi="Times New Roman" w:cs="Times New Roman"/>
        </w:rPr>
        <w:t xml:space="preserve"> will be consider</w:t>
      </w:r>
      <w:r w:rsidR="00E813A0">
        <w:rPr>
          <w:rFonts w:ascii="Times New Roman" w:hAnsi="Times New Roman" w:cs="Times New Roman"/>
        </w:rPr>
        <w:t>ed</w:t>
      </w:r>
      <w:r w:rsidR="007E4838">
        <w:rPr>
          <w:rFonts w:ascii="Times New Roman" w:hAnsi="Times New Roman" w:cs="Times New Roman"/>
        </w:rPr>
        <w:t xml:space="preserve">. </w:t>
      </w:r>
      <w:r w:rsidR="00063F0F">
        <w:rPr>
          <w:rFonts w:ascii="Times New Roman" w:hAnsi="Times New Roman" w:cs="Times New Roman"/>
        </w:rPr>
        <w:t>As well as, adding a functionality to filter the content of the model based on some criteria saved in the ontology</w:t>
      </w:r>
      <w:r w:rsidR="008148E0">
        <w:rPr>
          <w:rFonts w:ascii="Times New Roman" w:hAnsi="Times New Roman" w:cs="Times New Roman"/>
        </w:rPr>
        <w:t xml:space="preserve"> to personalize the search even further to the user</w:t>
      </w:r>
      <w:r w:rsidR="00063F0F">
        <w:rPr>
          <w:rFonts w:ascii="Times New Roman" w:hAnsi="Times New Roman" w:cs="Times New Roman"/>
        </w:rPr>
        <w:t>.</w:t>
      </w:r>
      <w:r w:rsidR="006407A1">
        <w:rPr>
          <w:rFonts w:ascii="Times New Roman" w:hAnsi="Times New Roman" w:cs="Times New Roman"/>
        </w:rPr>
        <w:t xml:space="preserve"> </w:t>
      </w:r>
    </w:p>
    <w:p w14:paraId="5A6B2D62" w14:textId="73FE018E" w:rsidR="00261120" w:rsidRDefault="00E75F9E" w:rsidP="00863C87">
      <w:pPr>
        <w:pStyle w:val="Heading3"/>
        <w:spacing w:line="360" w:lineRule="auto"/>
        <w:rPr>
          <w:rFonts w:ascii="Times New Roman" w:hAnsi="Times New Roman" w:cs="Times New Roman"/>
        </w:rPr>
      </w:pPr>
      <w:bookmarkStart w:id="26" w:name="_Toc263367725"/>
      <w:r>
        <w:rPr>
          <w:rFonts w:ascii="Times New Roman" w:hAnsi="Times New Roman" w:cs="Times New Roman"/>
        </w:rPr>
        <w:t>Phase 4-Testing Phase:</w:t>
      </w:r>
      <w:bookmarkEnd w:id="26"/>
    </w:p>
    <w:p w14:paraId="5DE59198" w14:textId="697BB79D" w:rsidR="005D314C" w:rsidRPr="005D314C" w:rsidRDefault="00AF10A0" w:rsidP="00863C87">
      <w:pPr>
        <w:spacing w:line="360" w:lineRule="auto"/>
        <w:jc w:val="both"/>
        <w:rPr>
          <w:rFonts w:ascii="Times New Roman" w:hAnsi="Times New Roman" w:cs="Times New Roman"/>
        </w:rPr>
      </w:pPr>
      <w:r>
        <w:rPr>
          <w:rFonts w:ascii="Times New Roman" w:hAnsi="Times New Roman" w:cs="Times New Roman"/>
        </w:rPr>
        <w:t xml:space="preserve">In this phase, </w:t>
      </w:r>
      <w:r w:rsidR="00AF0DD3">
        <w:rPr>
          <w:rFonts w:ascii="Times New Roman" w:hAnsi="Times New Roman" w:cs="Times New Roman"/>
        </w:rPr>
        <w:t xml:space="preserve">testing </w:t>
      </w:r>
      <w:r w:rsidR="00863C87">
        <w:rPr>
          <w:rFonts w:ascii="Times New Roman" w:hAnsi="Times New Roman" w:cs="Times New Roman"/>
        </w:rPr>
        <w:t>will be conducted on the application according to some scenarios that</w:t>
      </w:r>
      <w:r w:rsidR="00DF45DB">
        <w:rPr>
          <w:rFonts w:ascii="Times New Roman" w:hAnsi="Times New Roman" w:cs="Times New Roman"/>
        </w:rPr>
        <w:t xml:space="preserve"> are</w:t>
      </w:r>
      <w:r w:rsidR="00863C87">
        <w:rPr>
          <w:rFonts w:ascii="Times New Roman" w:hAnsi="Times New Roman" w:cs="Times New Roman"/>
        </w:rPr>
        <w:t xml:space="preserve"> predefined. </w:t>
      </w:r>
      <w:r w:rsidR="00416761">
        <w:rPr>
          <w:rFonts w:ascii="Times New Roman" w:hAnsi="Times New Roman" w:cs="Times New Roman"/>
        </w:rPr>
        <w:t xml:space="preserve">These scenarios are called users stories </w:t>
      </w:r>
      <w:r w:rsidR="00E2000C">
        <w:rPr>
          <w:rFonts w:ascii="Times New Roman" w:hAnsi="Times New Roman" w:cs="Times New Roman"/>
        </w:rPr>
        <w:t>which</w:t>
      </w:r>
      <w:r w:rsidR="00416761">
        <w:rPr>
          <w:rFonts w:ascii="Times New Roman" w:hAnsi="Times New Roman" w:cs="Times New Roman"/>
        </w:rPr>
        <w:t xml:space="preserve"> will be </w:t>
      </w:r>
      <w:r w:rsidR="003D789E">
        <w:rPr>
          <w:rFonts w:ascii="Times New Roman" w:hAnsi="Times New Roman" w:cs="Times New Roman"/>
        </w:rPr>
        <w:t>elaborated</w:t>
      </w:r>
      <w:r w:rsidR="007E48BD">
        <w:rPr>
          <w:rFonts w:ascii="Times New Roman" w:hAnsi="Times New Roman" w:cs="Times New Roman"/>
        </w:rPr>
        <w:t xml:space="preserve"> on later on in the report. </w:t>
      </w:r>
      <w:r w:rsidR="00A77B72">
        <w:rPr>
          <w:rFonts w:ascii="Times New Roman" w:hAnsi="Times New Roman" w:cs="Times New Roman"/>
        </w:rPr>
        <w:t xml:space="preserve">Since the strategy of doing the project is to develop functionalities alone then combine them, </w:t>
      </w:r>
      <w:r w:rsidR="00A75F02">
        <w:rPr>
          <w:rFonts w:ascii="Times New Roman" w:hAnsi="Times New Roman" w:cs="Times New Roman"/>
        </w:rPr>
        <w:t>t</w:t>
      </w:r>
      <w:r w:rsidR="00967C44">
        <w:rPr>
          <w:rFonts w:ascii="Times New Roman" w:hAnsi="Times New Roman" w:cs="Times New Roman"/>
        </w:rPr>
        <w:t xml:space="preserve">esting is carried out during the development phase </w:t>
      </w:r>
      <w:r w:rsidR="00A75F02">
        <w:rPr>
          <w:rFonts w:ascii="Times New Roman" w:hAnsi="Times New Roman" w:cs="Times New Roman"/>
        </w:rPr>
        <w:t xml:space="preserve">on functionalities separately </w:t>
      </w:r>
      <w:r w:rsidR="00967C44">
        <w:rPr>
          <w:rFonts w:ascii="Times New Roman" w:hAnsi="Times New Roman" w:cs="Times New Roman"/>
        </w:rPr>
        <w:t>and on the final product</w:t>
      </w:r>
      <w:r w:rsidR="00A75F02">
        <w:rPr>
          <w:rFonts w:ascii="Times New Roman" w:hAnsi="Times New Roman" w:cs="Times New Roman"/>
        </w:rPr>
        <w:t xml:space="preserve"> after combining them</w:t>
      </w:r>
      <w:r w:rsidR="00967C44">
        <w:rPr>
          <w:rFonts w:ascii="Times New Roman" w:hAnsi="Times New Roman" w:cs="Times New Roman"/>
        </w:rPr>
        <w:t xml:space="preserve">. </w:t>
      </w:r>
    </w:p>
    <w:p w14:paraId="728E925A" w14:textId="558D534C" w:rsidR="00E75F9E" w:rsidRDefault="008E6BF1" w:rsidP="00E75F9E">
      <w:pPr>
        <w:pStyle w:val="Heading3"/>
        <w:spacing w:line="360" w:lineRule="auto"/>
        <w:rPr>
          <w:rFonts w:ascii="Times New Roman" w:hAnsi="Times New Roman" w:cs="Times New Roman"/>
        </w:rPr>
      </w:pPr>
      <w:bookmarkStart w:id="27" w:name="_Toc263367726"/>
      <w:r>
        <w:rPr>
          <w:rFonts w:ascii="Times New Roman" w:hAnsi="Times New Roman" w:cs="Times New Roman"/>
        </w:rPr>
        <w:t>Phase 5</w:t>
      </w:r>
      <w:r w:rsidR="00E75F9E" w:rsidRPr="00E75F9E">
        <w:rPr>
          <w:rFonts w:ascii="Times New Roman" w:hAnsi="Times New Roman" w:cs="Times New Roman"/>
        </w:rPr>
        <w:t>-Review and Submission Phase:</w:t>
      </w:r>
      <w:bookmarkEnd w:id="27"/>
    </w:p>
    <w:p w14:paraId="72A529A9" w14:textId="0E2E7B44" w:rsidR="000B50AE" w:rsidRDefault="00C828E1" w:rsidP="00FF063C">
      <w:pPr>
        <w:spacing w:line="360" w:lineRule="auto"/>
        <w:jc w:val="both"/>
        <w:rPr>
          <w:rFonts w:ascii="Times New Roman" w:hAnsi="Times New Roman" w:cs="Times New Roman"/>
        </w:rPr>
      </w:pPr>
      <w:r>
        <w:rPr>
          <w:rFonts w:ascii="Times New Roman" w:hAnsi="Times New Roman" w:cs="Times New Roman"/>
        </w:rPr>
        <w:t xml:space="preserve">After success in </w:t>
      </w:r>
      <w:r w:rsidR="009700C1">
        <w:rPr>
          <w:rFonts w:ascii="Times New Roman" w:hAnsi="Times New Roman" w:cs="Times New Roman"/>
        </w:rPr>
        <w:t>evaluating</w:t>
      </w:r>
      <w:r>
        <w:rPr>
          <w:rFonts w:ascii="Times New Roman" w:hAnsi="Times New Roman" w:cs="Times New Roman"/>
        </w:rPr>
        <w:t xml:space="preserve"> the product, the review and submission phase will start. </w:t>
      </w:r>
      <w:r w:rsidR="003D592B">
        <w:rPr>
          <w:rFonts w:ascii="Times New Roman" w:hAnsi="Times New Roman" w:cs="Times New Roman"/>
        </w:rPr>
        <w:t>An instruction file will be provided to guide the ontology developer in how to make his ontology to work with the application.</w:t>
      </w:r>
      <w:r w:rsidR="00DE4C66">
        <w:rPr>
          <w:rFonts w:ascii="Times New Roman" w:hAnsi="Times New Roman" w:cs="Times New Roman"/>
        </w:rPr>
        <w:t xml:space="preserve"> The application would act as manual, so there will be no need for a guide for the system.</w:t>
      </w:r>
      <w:r w:rsidR="005E2F56">
        <w:rPr>
          <w:rFonts w:ascii="Times New Roman" w:hAnsi="Times New Roman" w:cs="Times New Roman"/>
        </w:rPr>
        <w:t xml:space="preserve"> The next step will be finishing the application and finalized the dissertation and then submitting them. </w:t>
      </w:r>
    </w:p>
    <w:p w14:paraId="3193E37C" w14:textId="77777777" w:rsidR="003B0EBE" w:rsidRDefault="003B0EBE" w:rsidP="00FF063C">
      <w:pPr>
        <w:spacing w:line="360" w:lineRule="auto"/>
        <w:jc w:val="both"/>
        <w:rPr>
          <w:rFonts w:ascii="Times New Roman" w:hAnsi="Times New Roman" w:cs="Times New Roman"/>
        </w:rPr>
      </w:pPr>
    </w:p>
    <w:p w14:paraId="118AEB0F" w14:textId="497397B2" w:rsidR="003B0EBE" w:rsidRDefault="003B0EBE" w:rsidP="00FF063C">
      <w:pPr>
        <w:spacing w:line="360" w:lineRule="auto"/>
        <w:jc w:val="both"/>
        <w:rPr>
          <w:rFonts w:ascii="Times New Roman" w:hAnsi="Times New Roman" w:cs="Times New Roman"/>
        </w:rPr>
      </w:pPr>
      <w:r>
        <w:rPr>
          <w:rFonts w:ascii="Times New Roman" w:hAnsi="Times New Roman" w:cs="Times New Roman"/>
        </w:rPr>
        <w:t>There are five milestones within this project that will guide me through the progress of the project. The milestones are:</w:t>
      </w:r>
    </w:p>
    <w:p w14:paraId="3EAB3741" w14:textId="52309CC9" w:rsidR="003B0EBE" w:rsidRDefault="00535018"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Initial report.</w:t>
      </w:r>
    </w:p>
    <w:p w14:paraId="4C541EDB" w14:textId="4DC5F16B" w:rsidR="00535018"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Progress report.</w:t>
      </w:r>
    </w:p>
    <w:p w14:paraId="7A05DB96" w14:textId="2BE493AB"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Application prototype.</w:t>
      </w:r>
    </w:p>
    <w:p w14:paraId="2A056446" w14:textId="2273B023"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Application final product.</w:t>
      </w:r>
    </w:p>
    <w:p w14:paraId="5229A389" w14:textId="65046D06"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Dissertation submission.</w:t>
      </w:r>
    </w:p>
    <w:p w14:paraId="230459F3" w14:textId="77777777" w:rsidR="00E8059E" w:rsidRDefault="00E8059E" w:rsidP="00E8059E">
      <w:pPr>
        <w:spacing w:line="360" w:lineRule="auto"/>
        <w:jc w:val="both"/>
        <w:rPr>
          <w:rFonts w:ascii="Times New Roman" w:hAnsi="Times New Roman" w:cs="Times New Roman"/>
        </w:rPr>
      </w:pPr>
    </w:p>
    <w:p w14:paraId="1F69E9E3" w14:textId="3D0270EE" w:rsidR="00794609" w:rsidRPr="00E8059E" w:rsidRDefault="00E8059E" w:rsidP="00E8059E">
      <w:pPr>
        <w:spacing w:line="360" w:lineRule="auto"/>
        <w:jc w:val="both"/>
        <w:rPr>
          <w:rFonts w:ascii="Times New Roman" w:hAnsi="Times New Roman" w:cs="Times New Roman"/>
        </w:rPr>
      </w:pPr>
      <w:r>
        <w:rPr>
          <w:rFonts w:ascii="Times New Roman" w:hAnsi="Times New Roman" w:cs="Times New Roman"/>
        </w:rPr>
        <w:t>First milestone was already completed, since initial report was submitted</w:t>
      </w:r>
      <w:r w:rsidR="001E1010">
        <w:rPr>
          <w:rFonts w:ascii="Times New Roman" w:hAnsi="Times New Roman" w:cs="Times New Roman"/>
        </w:rPr>
        <w:t xml:space="preserve"> successfully</w:t>
      </w:r>
      <w:r>
        <w:rPr>
          <w:rFonts w:ascii="Times New Roman" w:hAnsi="Times New Roman" w:cs="Times New Roman"/>
        </w:rPr>
        <w:t xml:space="preserve"> in March</w:t>
      </w:r>
      <w:r w:rsidR="001E1010">
        <w:rPr>
          <w:rFonts w:ascii="Times New Roman" w:hAnsi="Times New Roman" w:cs="Times New Roman"/>
        </w:rPr>
        <w:t xml:space="preserve">. </w:t>
      </w:r>
      <w:r w:rsidR="00060287">
        <w:rPr>
          <w:rFonts w:ascii="Times New Roman" w:hAnsi="Times New Roman" w:cs="Times New Roman"/>
        </w:rPr>
        <w:t xml:space="preserve">However, submission of second milestone in time was not so successful. </w:t>
      </w:r>
      <w:r w:rsidR="00F87550">
        <w:rPr>
          <w:rFonts w:ascii="Times New Roman" w:hAnsi="Times New Roman" w:cs="Times New Roman"/>
        </w:rPr>
        <w:t>So t</w:t>
      </w:r>
      <w:r w:rsidR="00060287">
        <w:rPr>
          <w:rFonts w:ascii="Times New Roman" w:hAnsi="Times New Roman" w:cs="Times New Roman"/>
        </w:rPr>
        <w:t xml:space="preserve">he original </w:t>
      </w:r>
      <w:r w:rsidR="00F87550">
        <w:rPr>
          <w:rFonts w:ascii="Times New Roman" w:hAnsi="Times New Roman" w:cs="Times New Roman"/>
        </w:rPr>
        <w:t>plan was altered. The new deadline will be in June 6. The last three milestones would be worked on in parallel due to time restriction.</w:t>
      </w:r>
      <w:r w:rsidR="00F66E07">
        <w:rPr>
          <w:rFonts w:ascii="Times New Roman" w:hAnsi="Times New Roman" w:cs="Times New Roman"/>
        </w:rPr>
        <w:t xml:space="preserve"> The final product is expected to finish beginning of August. </w:t>
      </w:r>
      <w:r w:rsidR="00677E00">
        <w:rPr>
          <w:rFonts w:ascii="Times New Roman" w:hAnsi="Times New Roman" w:cs="Times New Roman"/>
        </w:rPr>
        <w:t>Finally</w:t>
      </w:r>
      <w:r w:rsidR="003B769F">
        <w:rPr>
          <w:rFonts w:ascii="Times New Roman" w:hAnsi="Times New Roman" w:cs="Times New Roman"/>
        </w:rPr>
        <w:t>,</w:t>
      </w:r>
      <w:r w:rsidR="00F66E07">
        <w:rPr>
          <w:rFonts w:ascii="Times New Roman" w:hAnsi="Times New Roman" w:cs="Times New Roman"/>
        </w:rPr>
        <w:t xml:space="preserve"> the submission of the dissertation will be </w:t>
      </w:r>
      <w:r w:rsidR="00D62419">
        <w:rPr>
          <w:rFonts w:ascii="Times New Roman" w:hAnsi="Times New Roman" w:cs="Times New Roman"/>
        </w:rPr>
        <w:t>in</w:t>
      </w:r>
      <w:r w:rsidR="00F66E07">
        <w:rPr>
          <w:rFonts w:ascii="Times New Roman" w:hAnsi="Times New Roman" w:cs="Times New Roman"/>
        </w:rPr>
        <w:t xml:space="preserve"> the first week of </w:t>
      </w:r>
      <w:r w:rsidR="000F079B">
        <w:rPr>
          <w:rFonts w:ascii="Times New Roman" w:hAnsi="Times New Roman" w:cs="Times New Roman"/>
        </w:rPr>
        <w:t>September.</w:t>
      </w:r>
      <w:r w:rsidR="00794609">
        <w:rPr>
          <w:rFonts w:ascii="Times New Roman" w:hAnsi="Times New Roman" w:cs="Times New Roman"/>
        </w:rPr>
        <w:t xml:space="preserve"> </w:t>
      </w:r>
      <w:r w:rsidR="00DA461A">
        <w:rPr>
          <w:rFonts w:ascii="Times New Roman" w:hAnsi="Times New Roman" w:cs="Times New Roman"/>
        </w:rPr>
        <w:t>Gantt chart is included in the next section.</w:t>
      </w:r>
    </w:p>
    <w:p w14:paraId="6B8B0627" w14:textId="77777777" w:rsidR="00523F79" w:rsidRDefault="00523F79">
      <w:pPr>
        <w:rPr>
          <w:rFonts w:ascii="Times New Roman" w:eastAsiaTheme="majorEastAsia" w:hAnsi="Times New Roman" w:cs="Times New Roman"/>
          <w:b/>
          <w:bCs/>
          <w:color w:val="4F81BD" w:themeColor="accent1"/>
          <w:sz w:val="26"/>
          <w:szCs w:val="26"/>
        </w:rPr>
      </w:pPr>
      <w:r>
        <w:rPr>
          <w:rFonts w:ascii="Times New Roman" w:hAnsi="Times New Roman" w:cs="Times New Roman"/>
        </w:rPr>
        <w:br w:type="page"/>
      </w:r>
    </w:p>
    <w:p w14:paraId="7D6FA748" w14:textId="3A911979" w:rsidR="004A3795" w:rsidRDefault="004A3795" w:rsidP="00D741D3">
      <w:pPr>
        <w:pStyle w:val="Heading2"/>
        <w:spacing w:line="360" w:lineRule="auto"/>
        <w:jc w:val="both"/>
        <w:rPr>
          <w:rFonts w:ascii="Times New Roman" w:hAnsi="Times New Roman" w:cs="Times New Roman"/>
        </w:rPr>
      </w:pPr>
      <w:bookmarkStart w:id="28" w:name="_Toc263367727"/>
      <w:r w:rsidRPr="00C45231">
        <w:rPr>
          <w:rFonts w:ascii="Times New Roman" w:hAnsi="Times New Roman" w:cs="Times New Roman"/>
        </w:rPr>
        <w:t>Project Plan:</w:t>
      </w:r>
      <w:bookmarkEnd w:id="28"/>
    </w:p>
    <w:p w14:paraId="1B5F3527" w14:textId="77777777" w:rsidR="00D352E6" w:rsidRPr="00D352E6" w:rsidRDefault="00D352E6" w:rsidP="00D352E6"/>
    <w:p w14:paraId="5DB7EF13" w14:textId="77777777" w:rsidR="009E19D4" w:rsidRDefault="00431EB7" w:rsidP="009E19D4">
      <w:pPr>
        <w:keepNext/>
      </w:pPr>
      <w:r>
        <w:rPr>
          <w:rFonts w:ascii="Times New Roman" w:hAnsi="Times New Roman" w:cs="Times New Roman"/>
          <w:noProof/>
        </w:rPr>
        <w:drawing>
          <wp:inline distT="0" distB="0" distL="0" distR="0" wp14:anchorId="3C4C9651" wp14:editId="44DEFECF">
            <wp:extent cx="5274310" cy="813752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jpg"/>
                    <pic:cNvPicPr/>
                  </pic:nvPicPr>
                  <pic:blipFill>
                    <a:blip r:embed="rId14">
                      <a:extLst>
                        <a:ext uri="{28A0092B-C50C-407E-A947-70E740481C1C}">
                          <a14:useLocalDpi xmlns:a14="http://schemas.microsoft.com/office/drawing/2010/main" val="0"/>
                        </a:ext>
                      </a:extLst>
                    </a:blip>
                    <a:stretch>
                      <a:fillRect/>
                    </a:stretch>
                  </pic:blipFill>
                  <pic:spPr>
                    <a:xfrm>
                      <a:off x="0" y="0"/>
                      <a:ext cx="5274310" cy="8137525"/>
                    </a:xfrm>
                    <a:prstGeom prst="rect">
                      <a:avLst/>
                    </a:prstGeom>
                  </pic:spPr>
                </pic:pic>
              </a:graphicData>
            </a:graphic>
          </wp:inline>
        </w:drawing>
      </w:r>
    </w:p>
    <w:p w14:paraId="05D59710" w14:textId="7318C0B1" w:rsidR="00D352E6" w:rsidRPr="00807AF2" w:rsidRDefault="009E19D4" w:rsidP="00807AF2">
      <w:pPr>
        <w:pStyle w:val="Caption"/>
      </w:pPr>
      <w:bookmarkStart w:id="29" w:name="_Toc263247031"/>
      <w:r>
        <w:t xml:space="preserve">Figure </w:t>
      </w:r>
      <w:fldSimple w:instr=" SEQ Figure \* ARABIC ">
        <w:r w:rsidR="00F3141C">
          <w:rPr>
            <w:noProof/>
          </w:rPr>
          <w:t>5</w:t>
        </w:r>
      </w:fldSimple>
      <w:r>
        <w:t>: Project Plan</w:t>
      </w:r>
      <w:bookmarkEnd w:id="29"/>
    </w:p>
    <w:p w14:paraId="3F716DDE" w14:textId="2E86D63C" w:rsidR="004A3795" w:rsidRDefault="002A2758" w:rsidP="006F1FE5">
      <w:pPr>
        <w:pStyle w:val="Heading2"/>
        <w:spacing w:line="360" w:lineRule="auto"/>
        <w:jc w:val="both"/>
        <w:rPr>
          <w:rFonts w:ascii="Times New Roman" w:hAnsi="Times New Roman" w:cs="Times New Roman"/>
        </w:rPr>
      </w:pPr>
      <w:bookmarkStart w:id="30" w:name="_Toc263367728"/>
      <w:r w:rsidRPr="00C45231">
        <w:rPr>
          <w:rFonts w:ascii="Times New Roman" w:hAnsi="Times New Roman" w:cs="Times New Roman"/>
        </w:rPr>
        <w:t>Project Deliverables:</w:t>
      </w:r>
      <w:bookmarkEnd w:id="30"/>
    </w:p>
    <w:p w14:paraId="0C2BC814" w14:textId="215113D8" w:rsidR="00A52282" w:rsidRDefault="007371AD" w:rsidP="006F1FE5">
      <w:pPr>
        <w:spacing w:line="360" w:lineRule="auto"/>
        <w:jc w:val="both"/>
        <w:rPr>
          <w:rFonts w:ascii="Times New Roman" w:hAnsi="Times New Roman" w:cs="Times New Roman"/>
        </w:rPr>
      </w:pPr>
      <w:r>
        <w:rPr>
          <w:rFonts w:ascii="Times New Roman" w:hAnsi="Times New Roman" w:cs="Times New Roman"/>
        </w:rPr>
        <w:t>At the end of this project the benefits of using sematic web within applications will be shown. The application will be flexible, as it will run ontology with specific annotations.</w:t>
      </w:r>
      <w:r w:rsidR="00BF5AFE">
        <w:rPr>
          <w:rFonts w:ascii="Times New Roman" w:hAnsi="Times New Roman" w:cs="Times New Roman"/>
        </w:rPr>
        <w:t xml:space="preserve"> In addition, it will be fully configurable. It will allow users to query for specific sushi based on some ingredients. There are three main deliverables of this project:</w:t>
      </w:r>
    </w:p>
    <w:p w14:paraId="7C609C17" w14:textId="6B4065D7" w:rsidR="00BF5AFE" w:rsidRDefault="00553B19"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User stories (scenarios)</w:t>
      </w:r>
      <w:r w:rsidR="00950D35">
        <w:rPr>
          <w:rFonts w:ascii="Times New Roman" w:hAnsi="Times New Roman" w:cs="Times New Roman"/>
        </w:rPr>
        <w:t xml:space="preserve"> &amp; acceptance tests</w:t>
      </w:r>
      <w:r>
        <w:rPr>
          <w:rFonts w:ascii="Times New Roman" w:hAnsi="Times New Roman" w:cs="Times New Roman"/>
        </w:rPr>
        <w:t>.</w:t>
      </w:r>
    </w:p>
    <w:p w14:paraId="7232192A" w14:textId="2A73FFF7" w:rsidR="00553B19" w:rsidRDefault="00553B19"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Final version of the application.</w:t>
      </w:r>
    </w:p>
    <w:p w14:paraId="1C615E58" w14:textId="513D37D9" w:rsidR="00553B19" w:rsidRPr="00553B19" w:rsidRDefault="00EB3EA5"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Evaluation of the project</w:t>
      </w:r>
      <w:r w:rsidR="00553B19">
        <w:rPr>
          <w:rFonts w:ascii="Times New Roman" w:hAnsi="Times New Roman" w:cs="Times New Roman"/>
        </w:rPr>
        <w:t>.</w:t>
      </w:r>
    </w:p>
    <w:p w14:paraId="10F2122D" w14:textId="1AFF816E" w:rsidR="002A2758" w:rsidRDefault="003F221D" w:rsidP="006F1FE5">
      <w:pPr>
        <w:pStyle w:val="Heading2"/>
        <w:spacing w:line="360" w:lineRule="auto"/>
        <w:jc w:val="both"/>
        <w:rPr>
          <w:rFonts w:ascii="Times New Roman" w:hAnsi="Times New Roman" w:cs="Times New Roman"/>
        </w:rPr>
      </w:pPr>
      <w:bookmarkStart w:id="31" w:name="_Toc263367729"/>
      <w:r w:rsidRPr="00A26F7F">
        <w:rPr>
          <w:rFonts w:ascii="Times New Roman" w:hAnsi="Times New Roman" w:cs="Times New Roman"/>
        </w:rPr>
        <w:t>Project Evaluation Plan:</w:t>
      </w:r>
      <w:bookmarkEnd w:id="31"/>
    </w:p>
    <w:p w14:paraId="6CF21B9E" w14:textId="0D57E921" w:rsidR="00680599" w:rsidRDefault="00680599" w:rsidP="006F1FE5">
      <w:pPr>
        <w:spacing w:line="360" w:lineRule="auto"/>
        <w:jc w:val="both"/>
        <w:rPr>
          <w:rFonts w:ascii="Times New Roman" w:hAnsi="Times New Roman" w:cs="Times New Roman"/>
        </w:rPr>
      </w:pPr>
      <w:r>
        <w:rPr>
          <w:rFonts w:ascii="Times New Roman" w:hAnsi="Times New Roman" w:cs="Times New Roman"/>
        </w:rPr>
        <w:t xml:space="preserve">In order to be able to evaluate the whole project, I need some </w:t>
      </w:r>
      <w:r w:rsidR="00C82F72">
        <w:rPr>
          <w:rFonts w:ascii="Times New Roman" w:hAnsi="Times New Roman" w:cs="Times New Roman"/>
        </w:rPr>
        <w:t>measures to evaluate the project against. Some measures have been recognized to evaluate how good the system is and more importantly measure if the project is consider a success or not.</w:t>
      </w:r>
      <w:r w:rsidR="00775F1C">
        <w:rPr>
          <w:rFonts w:ascii="Times New Roman" w:hAnsi="Times New Roman" w:cs="Times New Roman"/>
        </w:rPr>
        <w:t xml:space="preserve"> In nutshell measuring the success of the objectives.</w:t>
      </w:r>
      <w:r w:rsidR="002504D1">
        <w:rPr>
          <w:rFonts w:ascii="Times New Roman" w:hAnsi="Times New Roman" w:cs="Times New Roman"/>
        </w:rPr>
        <w:t xml:space="preserve"> </w:t>
      </w:r>
      <w:r w:rsidR="000B3D08">
        <w:rPr>
          <w:rFonts w:ascii="Times New Roman" w:hAnsi="Times New Roman" w:cs="Times New Roman"/>
        </w:rPr>
        <w:t>These measures are:</w:t>
      </w:r>
    </w:p>
    <w:p w14:paraId="048BEE2E" w14:textId="2DE07809" w:rsidR="00F80BDB" w:rsidRPr="00F20FFC" w:rsidRDefault="00212C24" w:rsidP="00F20FFC">
      <w:pPr>
        <w:pStyle w:val="ListParagraph"/>
        <w:numPr>
          <w:ilvl w:val="0"/>
          <w:numId w:val="15"/>
        </w:numPr>
        <w:spacing w:line="360" w:lineRule="auto"/>
        <w:jc w:val="both"/>
        <w:rPr>
          <w:rFonts w:ascii="Times New Roman" w:hAnsi="Times New Roman" w:cs="Times New Roman"/>
          <w:b/>
        </w:rPr>
      </w:pPr>
      <w:r w:rsidRPr="00F20FFC">
        <w:rPr>
          <w:rFonts w:ascii="Times New Roman" w:hAnsi="Times New Roman" w:cs="Times New Roman"/>
          <w:b/>
        </w:rPr>
        <w:t xml:space="preserve">Where the </w:t>
      </w:r>
      <w:r w:rsidR="00E66BAA" w:rsidRPr="00F20FFC">
        <w:rPr>
          <w:rFonts w:ascii="Times New Roman" w:hAnsi="Times New Roman" w:cs="Times New Roman"/>
          <w:b/>
        </w:rPr>
        <w:t>deliverables</w:t>
      </w:r>
      <w:r w:rsidRPr="00F20FFC">
        <w:rPr>
          <w:rFonts w:ascii="Times New Roman" w:hAnsi="Times New Roman" w:cs="Times New Roman"/>
          <w:b/>
        </w:rPr>
        <w:t xml:space="preserve"> met?</w:t>
      </w:r>
    </w:p>
    <w:p w14:paraId="1769CB7C" w14:textId="32339DEC" w:rsidR="00A60CF6" w:rsidRPr="00A60CF6" w:rsidRDefault="00E20187" w:rsidP="00A60CF6">
      <w:pPr>
        <w:pStyle w:val="ListParagraph"/>
        <w:spacing w:line="360" w:lineRule="auto"/>
        <w:jc w:val="both"/>
        <w:rPr>
          <w:rFonts w:ascii="Times New Roman" w:hAnsi="Times New Roman" w:cs="Times New Roman"/>
        </w:rPr>
      </w:pPr>
      <w:r>
        <w:rPr>
          <w:rFonts w:ascii="Times New Roman" w:hAnsi="Times New Roman" w:cs="Times New Roman"/>
        </w:rPr>
        <w:t xml:space="preserve">A most likely way to measure if the deliverables </w:t>
      </w:r>
      <w:r w:rsidR="00A152D4">
        <w:rPr>
          <w:rFonts w:ascii="Times New Roman" w:hAnsi="Times New Roman" w:cs="Times New Roman"/>
        </w:rPr>
        <w:t>were met or not according to a timeframe is to check if a deliverable was done within its allocated time or not.</w:t>
      </w:r>
    </w:p>
    <w:p w14:paraId="6CB4A55C" w14:textId="30B989AF" w:rsidR="000B3D08" w:rsidRPr="00F20FFC" w:rsidRDefault="00C13881" w:rsidP="00D4238E">
      <w:pPr>
        <w:pStyle w:val="ListParagraph"/>
        <w:numPr>
          <w:ilvl w:val="0"/>
          <w:numId w:val="15"/>
        </w:numPr>
        <w:spacing w:line="360" w:lineRule="auto"/>
        <w:jc w:val="both"/>
        <w:rPr>
          <w:rFonts w:ascii="Times New Roman" w:hAnsi="Times New Roman" w:cs="Times New Roman"/>
          <w:b/>
        </w:rPr>
      </w:pPr>
      <w:r w:rsidRPr="00F20FFC">
        <w:rPr>
          <w:rFonts w:ascii="Times New Roman" w:hAnsi="Times New Roman" w:cs="Times New Roman"/>
          <w:b/>
        </w:rPr>
        <w:t>Is the system accessible?</w:t>
      </w:r>
    </w:p>
    <w:p w14:paraId="4B9A7739" w14:textId="51793650" w:rsidR="00E51907" w:rsidRDefault="00E870A9" w:rsidP="00F36214">
      <w:pPr>
        <w:pStyle w:val="ListParagraph"/>
        <w:spacing w:line="360" w:lineRule="auto"/>
        <w:jc w:val="both"/>
        <w:rPr>
          <w:rFonts w:ascii="Times New Roman" w:hAnsi="Times New Roman" w:cs="Times New Roman"/>
        </w:rPr>
      </w:pPr>
      <w:r>
        <w:rPr>
          <w:rFonts w:ascii="Times New Roman" w:hAnsi="Times New Roman" w:cs="Times New Roman"/>
        </w:rPr>
        <w:t xml:space="preserve">We can think of the system in two ways: one as a project for MSc program that should be accessible for students and lecturers who teach </w:t>
      </w:r>
      <w:r w:rsidR="0093501C">
        <w:rPr>
          <w:rFonts w:ascii="Times New Roman" w:hAnsi="Times New Roman" w:cs="Times New Roman"/>
        </w:rPr>
        <w:t>ontology engineering for semantic</w:t>
      </w:r>
      <w:r w:rsidR="00DB0B70">
        <w:rPr>
          <w:rFonts w:ascii="Times New Roman" w:hAnsi="Times New Roman" w:cs="Times New Roman"/>
        </w:rPr>
        <w:t xml:space="preserve"> web, and as real-world application</w:t>
      </w:r>
      <w:r w:rsidR="00576F95">
        <w:rPr>
          <w:rFonts w:ascii="Times New Roman" w:hAnsi="Times New Roman" w:cs="Times New Roman"/>
        </w:rPr>
        <w:t xml:space="preserve"> (</w:t>
      </w:r>
      <w:r w:rsidR="00925AA4">
        <w:rPr>
          <w:rFonts w:ascii="Times New Roman" w:hAnsi="Times New Roman" w:cs="Times New Roman"/>
        </w:rPr>
        <w:t>restaurant menu</w:t>
      </w:r>
      <w:r w:rsidR="00576F95">
        <w:rPr>
          <w:rFonts w:ascii="Times New Roman" w:hAnsi="Times New Roman" w:cs="Times New Roman"/>
        </w:rPr>
        <w:t>)</w:t>
      </w:r>
      <w:r w:rsidR="00DB0B70">
        <w:rPr>
          <w:rFonts w:ascii="Times New Roman" w:hAnsi="Times New Roman" w:cs="Times New Roman"/>
        </w:rPr>
        <w:t>.</w:t>
      </w:r>
      <w:r w:rsidR="00D5379D">
        <w:rPr>
          <w:rFonts w:ascii="Times New Roman" w:hAnsi="Times New Roman" w:cs="Times New Roman"/>
        </w:rPr>
        <w:t xml:space="preserve"> </w:t>
      </w:r>
      <w:r w:rsidR="006D4B9D">
        <w:rPr>
          <w:rFonts w:ascii="Times New Roman" w:hAnsi="Times New Roman" w:cs="Times New Roman"/>
        </w:rPr>
        <w:t xml:space="preserve">Based on that users who should access the system differ. As for the first case, </w:t>
      </w:r>
      <w:r w:rsidR="00ED1C50">
        <w:rPr>
          <w:rFonts w:ascii="Times New Roman" w:hAnsi="Times New Roman" w:cs="Times New Roman"/>
        </w:rPr>
        <w:t>since the application is desktop application and implemented on java this will assure the students and lecturers can access the system easi</w:t>
      </w:r>
      <w:r w:rsidR="00483514">
        <w:rPr>
          <w:rFonts w:ascii="Times New Roman" w:hAnsi="Times New Roman" w:cs="Times New Roman"/>
        </w:rPr>
        <w:t>ly. In the second case end users can access the system but a web application would be more r</w:t>
      </w:r>
      <w:r w:rsidR="000963E1">
        <w:rPr>
          <w:rFonts w:ascii="Times New Roman" w:hAnsi="Times New Roman" w:cs="Times New Roman"/>
        </w:rPr>
        <w:t>easonable. For now it is only a desktop application.</w:t>
      </w:r>
      <w:r w:rsidR="00483514">
        <w:rPr>
          <w:rFonts w:ascii="Times New Roman" w:hAnsi="Times New Roman" w:cs="Times New Roman"/>
        </w:rPr>
        <w:t xml:space="preserve"> </w:t>
      </w:r>
    </w:p>
    <w:p w14:paraId="7E3960CC" w14:textId="374B8049" w:rsidR="00C13881" w:rsidRDefault="00C13881" w:rsidP="00D4238E">
      <w:pPr>
        <w:pStyle w:val="ListParagraph"/>
        <w:numPr>
          <w:ilvl w:val="0"/>
          <w:numId w:val="15"/>
        </w:numPr>
        <w:spacing w:line="360" w:lineRule="auto"/>
        <w:jc w:val="both"/>
        <w:rPr>
          <w:rFonts w:ascii="Times New Roman" w:hAnsi="Times New Roman" w:cs="Times New Roman"/>
          <w:b/>
        </w:rPr>
      </w:pPr>
      <w:r w:rsidRPr="002D75F2">
        <w:rPr>
          <w:rFonts w:ascii="Times New Roman" w:hAnsi="Times New Roman" w:cs="Times New Roman"/>
          <w:b/>
        </w:rPr>
        <w:t xml:space="preserve">Is the system </w:t>
      </w:r>
      <w:r w:rsidR="007B42E3" w:rsidRPr="002D75F2">
        <w:rPr>
          <w:rFonts w:ascii="Times New Roman" w:hAnsi="Times New Roman" w:cs="Times New Roman"/>
          <w:b/>
        </w:rPr>
        <w:t>(re)</w:t>
      </w:r>
      <w:r w:rsidRPr="002D75F2">
        <w:rPr>
          <w:rFonts w:ascii="Times New Roman" w:hAnsi="Times New Roman" w:cs="Times New Roman"/>
          <w:b/>
        </w:rPr>
        <w:t>usable?</w:t>
      </w:r>
    </w:p>
    <w:p w14:paraId="7CA19997" w14:textId="62B9219A" w:rsidR="00E36319" w:rsidRPr="00845FCB" w:rsidRDefault="002B79B6" w:rsidP="00E36319">
      <w:pPr>
        <w:pStyle w:val="ListParagraph"/>
        <w:spacing w:line="360" w:lineRule="auto"/>
        <w:jc w:val="both"/>
        <w:rPr>
          <w:rFonts w:ascii="Times New Roman" w:hAnsi="Times New Roman" w:cs="Times New Roman"/>
        </w:rPr>
      </w:pPr>
      <w:r>
        <w:rPr>
          <w:rFonts w:ascii="Times New Roman" w:hAnsi="Times New Roman" w:cs="Times New Roman"/>
        </w:rPr>
        <w:t xml:space="preserve">As the system designed for end users regardless of what kind of end user students or real-world users, they can determine the usability of the system. </w:t>
      </w:r>
      <w:r w:rsidR="002D466A">
        <w:rPr>
          <w:rFonts w:ascii="Times New Roman" w:hAnsi="Times New Roman" w:cs="Times New Roman"/>
        </w:rPr>
        <w:t xml:space="preserve">There are two </w:t>
      </w:r>
      <w:r w:rsidR="00F42C20">
        <w:rPr>
          <w:rFonts w:ascii="Times New Roman" w:hAnsi="Times New Roman" w:cs="Times New Roman"/>
        </w:rPr>
        <w:t xml:space="preserve">concepts here determining the usability and reusability of the system. Therefore, </w:t>
      </w:r>
      <w:r w:rsidR="00B0100D">
        <w:rPr>
          <w:rFonts w:ascii="Times New Roman" w:hAnsi="Times New Roman" w:cs="Times New Roman"/>
        </w:rPr>
        <w:t>both of them need to be checked as part of project evaluation.</w:t>
      </w:r>
      <w:r w:rsidR="00F42C20">
        <w:rPr>
          <w:rFonts w:ascii="Times New Roman" w:hAnsi="Times New Roman" w:cs="Times New Roman"/>
        </w:rPr>
        <w:t xml:space="preserve"> </w:t>
      </w:r>
    </w:p>
    <w:p w14:paraId="0E1C0F37" w14:textId="77777777" w:rsidR="0060432F" w:rsidRDefault="007E1E9F" w:rsidP="00CF50C6">
      <w:pPr>
        <w:pStyle w:val="ListParagraph"/>
        <w:numPr>
          <w:ilvl w:val="1"/>
          <w:numId w:val="15"/>
        </w:numPr>
        <w:spacing w:line="360" w:lineRule="auto"/>
        <w:jc w:val="both"/>
        <w:rPr>
          <w:rFonts w:ascii="Times New Roman" w:hAnsi="Times New Roman" w:cs="Times New Roman"/>
        </w:rPr>
      </w:pPr>
      <w:r w:rsidRPr="00EB435D">
        <w:rPr>
          <w:rFonts w:ascii="Times New Roman" w:hAnsi="Times New Roman" w:cs="Times New Roman"/>
          <w:b/>
        </w:rPr>
        <w:t>Usability</w:t>
      </w:r>
      <w:r>
        <w:rPr>
          <w:rFonts w:ascii="Times New Roman" w:hAnsi="Times New Roman" w:cs="Times New Roman"/>
        </w:rPr>
        <w:t>:</w:t>
      </w:r>
      <w:r w:rsidR="00CF50C6">
        <w:rPr>
          <w:rFonts w:ascii="Times New Roman" w:hAnsi="Times New Roman" w:cs="Times New Roman"/>
        </w:rPr>
        <w:t xml:space="preserve"> </w:t>
      </w:r>
      <w:r w:rsidR="004C27A0">
        <w:rPr>
          <w:rFonts w:ascii="Times New Roman" w:hAnsi="Times New Roman" w:cs="Times New Roman"/>
        </w:rPr>
        <w:t>as a</w:t>
      </w:r>
      <w:r w:rsidR="0060432F">
        <w:rPr>
          <w:rFonts w:ascii="Times New Roman" w:hAnsi="Times New Roman" w:cs="Times New Roman"/>
        </w:rPr>
        <w:t>n</w:t>
      </w:r>
      <w:r w:rsidR="004C27A0">
        <w:rPr>
          <w:rFonts w:ascii="Times New Roman" w:hAnsi="Times New Roman" w:cs="Times New Roman"/>
        </w:rPr>
        <w:t xml:space="preserve"> end user, one can ask several </w:t>
      </w:r>
      <w:r w:rsidR="00E26DF9">
        <w:rPr>
          <w:rFonts w:ascii="Times New Roman" w:hAnsi="Times New Roman" w:cs="Times New Roman"/>
        </w:rPr>
        <w:t xml:space="preserve">questions </w:t>
      </w:r>
      <w:r w:rsidR="002F4F93">
        <w:rPr>
          <w:rFonts w:ascii="Times New Roman" w:hAnsi="Times New Roman" w:cs="Times New Roman"/>
        </w:rPr>
        <w:t xml:space="preserve">that will assure the system is usable. </w:t>
      </w:r>
      <w:r w:rsidR="0060432F">
        <w:rPr>
          <w:rFonts w:ascii="Times New Roman" w:hAnsi="Times New Roman" w:cs="Times New Roman"/>
        </w:rPr>
        <w:t>Some of these questions are:</w:t>
      </w:r>
    </w:p>
    <w:p w14:paraId="18B9CB44" w14:textId="77777777" w:rsidR="00F732E1" w:rsidRDefault="0060432F"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 xml:space="preserve"> </w:t>
      </w:r>
      <w:r w:rsidR="00F732E1">
        <w:rPr>
          <w:rFonts w:ascii="Times New Roman" w:hAnsi="Times New Roman" w:cs="Times New Roman"/>
        </w:rPr>
        <w:t>How</w:t>
      </w:r>
      <w:r>
        <w:rPr>
          <w:rFonts w:ascii="Times New Roman" w:hAnsi="Times New Roman" w:cs="Times New Roman"/>
        </w:rPr>
        <w:t xml:space="preserve"> easy </w:t>
      </w:r>
      <w:r w:rsidR="00F732E1">
        <w:rPr>
          <w:rFonts w:ascii="Times New Roman" w:hAnsi="Times New Roman" w:cs="Times New Roman"/>
        </w:rPr>
        <w:t>to use the system?</w:t>
      </w:r>
    </w:p>
    <w:p w14:paraId="6D0536E0" w14:textId="78335B1D" w:rsidR="00F732E1" w:rsidRDefault="00873759" w:rsidP="00F732E1">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The idea behind using ontology-based user interface is to guide the user in how to use it and ease that process. Therefore, </w:t>
      </w:r>
      <w:r w:rsidR="00D86AA6">
        <w:rPr>
          <w:rFonts w:ascii="Times New Roman" w:hAnsi="Times New Roman" w:cs="Times New Roman"/>
        </w:rPr>
        <w:t>the system should be easy to use.</w:t>
      </w:r>
    </w:p>
    <w:p w14:paraId="007775DE" w14:textId="4684FD66" w:rsidR="00CF50C6" w:rsidRDefault="007B3D20"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How much time spent to figure out the system?</w:t>
      </w:r>
    </w:p>
    <w:p w14:paraId="72AA4A44" w14:textId="04350564" w:rsidR="00D20E97" w:rsidRDefault="00D20E97" w:rsidP="00D20E97">
      <w:pPr>
        <w:pStyle w:val="ListParagraph"/>
        <w:spacing w:line="360" w:lineRule="auto"/>
        <w:ind w:left="1440"/>
        <w:jc w:val="both"/>
        <w:rPr>
          <w:rFonts w:ascii="Times New Roman" w:hAnsi="Times New Roman" w:cs="Times New Roman"/>
        </w:rPr>
      </w:pPr>
      <w:r>
        <w:rPr>
          <w:rFonts w:ascii="Times New Roman" w:hAnsi="Times New Roman" w:cs="Times New Roman"/>
        </w:rPr>
        <w:t>This question can be answered after submitting the project.</w:t>
      </w:r>
    </w:p>
    <w:p w14:paraId="76FA146F" w14:textId="1950269F" w:rsidR="007B3D20" w:rsidRDefault="007B3D20"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Does it require experts to use the system?</w:t>
      </w:r>
    </w:p>
    <w:p w14:paraId="49DF5124" w14:textId="3E63BD77" w:rsidR="007B3D20" w:rsidRDefault="00902CFC" w:rsidP="006F013B">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The system is designed for students who </w:t>
      </w:r>
      <w:r w:rsidR="008141F3">
        <w:rPr>
          <w:rFonts w:ascii="Times New Roman" w:hAnsi="Times New Roman" w:cs="Times New Roman"/>
        </w:rPr>
        <w:t>take</w:t>
      </w:r>
      <w:r>
        <w:rPr>
          <w:rFonts w:ascii="Times New Roman" w:hAnsi="Times New Roman" w:cs="Times New Roman"/>
        </w:rPr>
        <w:t xml:space="preserve"> ontology </w:t>
      </w:r>
      <w:r w:rsidR="008141F3">
        <w:rPr>
          <w:rFonts w:ascii="Times New Roman" w:hAnsi="Times New Roman" w:cs="Times New Roman"/>
        </w:rPr>
        <w:t xml:space="preserve">engineering for sematic web. So, some </w:t>
      </w:r>
      <w:r w:rsidR="0071237C">
        <w:rPr>
          <w:rFonts w:ascii="Times New Roman" w:hAnsi="Times New Roman" w:cs="Times New Roman"/>
        </w:rPr>
        <w:t>degree</w:t>
      </w:r>
      <w:r w:rsidR="008141F3">
        <w:rPr>
          <w:rFonts w:ascii="Times New Roman" w:hAnsi="Times New Roman" w:cs="Times New Roman"/>
        </w:rPr>
        <w:t xml:space="preserve"> of expertise is needed to configure the ontology to work with the application.</w:t>
      </w:r>
    </w:p>
    <w:p w14:paraId="73A84446" w14:textId="1083C153" w:rsidR="007B3D20" w:rsidRDefault="009E5DBB"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How easy to administer the system?</w:t>
      </w:r>
    </w:p>
    <w:p w14:paraId="38B07E6F" w14:textId="0A819DA2" w:rsidR="009E5DBB" w:rsidRDefault="00950C34" w:rsidP="00D70F29">
      <w:pPr>
        <w:pStyle w:val="ListParagraph"/>
        <w:spacing w:line="360" w:lineRule="auto"/>
        <w:ind w:left="1440"/>
        <w:jc w:val="both"/>
        <w:rPr>
          <w:rFonts w:ascii="Times New Roman" w:hAnsi="Times New Roman" w:cs="Times New Roman"/>
        </w:rPr>
      </w:pPr>
      <w:r>
        <w:rPr>
          <w:rFonts w:ascii="Times New Roman" w:hAnsi="Times New Roman" w:cs="Times New Roman"/>
        </w:rPr>
        <w:t>Since most of the configurations are saved within the ontology, administering the system would be a trivial task.</w:t>
      </w:r>
    </w:p>
    <w:p w14:paraId="6CAF53E6" w14:textId="74264FCD" w:rsidR="00ED07AF" w:rsidRPr="00D70F29" w:rsidRDefault="00433A83" w:rsidP="00ED07AF">
      <w:pPr>
        <w:pStyle w:val="ListParagraph"/>
        <w:numPr>
          <w:ilvl w:val="1"/>
          <w:numId w:val="15"/>
        </w:numPr>
        <w:spacing w:line="360" w:lineRule="auto"/>
        <w:jc w:val="both"/>
        <w:rPr>
          <w:rFonts w:ascii="Times New Roman" w:hAnsi="Times New Roman" w:cs="Times New Roman"/>
        </w:rPr>
      </w:pPr>
      <w:r w:rsidRPr="006F562E">
        <w:rPr>
          <w:rFonts w:ascii="Times New Roman" w:hAnsi="Times New Roman" w:cs="Times New Roman"/>
          <w:b/>
        </w:rPr>
        <w:t>Reusability</w:t>
      </w:r>
      <w:r w:rsidR="00ED07AF">
        <w:rPr>
          <w:rFonts w:ascii="Times New Roman" w:hAnsi="Times New Roman" w:cs="Times New Roman"/>
        </w:rPr>
        <w:t xml:space="preserve">: </w:t>
      </w:r>
      <w:r w:rsidR="00F832E7">
        <w:rPr>
          <w:rFonts w:ascii="Times New Roman" w:hAnsi="Times New Roman" w:cs="Times New Roman"/>
        </w:rPr>
        <w:t>the system i</w:t>
      </w:r>
      <w:r w:rsidR="00176547">
        <w:rPr>
          <w:rFonts w:ascii="Times New Roman" w:hAnsi="Times New Roman" w:cs="Times New Roman"/>
        </w:rPr>
        <w:t>s reusable in sense of running different ontologies</w:t>
      </w:r>
      <w:r w:rsidR="0014674A">
        <w:rPr>
          <w:rFonts w:ascii="Times New Roman" w:hAnsi="Times New Roman" w:cs="Times New Roman"/>
        </w:rPr>
        <w:t xml:space="preserve">. </w:t>
      </w:r>
      <w:r w:rsidR="00DE3976">
        <w:rPr>
          <w:rFonts w:ascii="Times New Roman" w:hAnsi="Times New Roman" w:cs="Times New Roman"/>
        </w:rPr>
        <w:t>This</w:t>
      </w:r>
      <w:r w:rsidR="0075573F">
        <w:rPr>
          <w:rFonts w:ascii="Times New Roman" w:hAnsi="Times New Roman" w:cs="Times New Roman"/>
        </w:rPr>
        <w:t xml:space="preserve"> is</w:t>
      </w:r>
      <w:r w:rsidR="00DE3976">
        <w:rPr>
          <w:rFonts w:ascii="Times New Roman" w:hAnsi="Times New Roman" w:cs="Times New Roman"/>
        </w:rPr>
        <w:t xml:space="preserve"> another goal of the project, making it more flexible.</w:t>
      </w:r>
      <w:r w:rsidR="0075573F">
        <w:rPr>
          <w:rFonts w:ascii="Times New Roman" w:hAnsi="Times New Roman" w:cs="Times New Roman"/>
        </w:rPr>
        <w:t xml:space="preserve"> The important question here is how easy it is reuse the system (running different ontologies)</w:t>
      </w:r>
      <w:r w:rsidR="004A62ED">
        <w:rPr>
          <w:rFonts w:ascii="Times New Roman" w:hAnsi="Times New Roman" w:cs="Times New Roman"/>
        </w:rPr>
        <w:t xml:space="preserve">. </w:t>
      </w:r>
    </w:p>
    <w:p w14:paraId="043E3089" w14:textId="1E84D64B" w:rsidR="00061BF7" w:rsidRPr="00FB6C32" w:rsidRDefault="00C13881" w:rsidP="00FB6C32">
      <w:pPr>
        <w:pStyle w:val="ListParagraph"/>
        <w:numPr>
          <w:ilvl w:val="0"/>
          <w:numId w:val="15"/>
        </w:numPr>
        <w:spacing w:line="360" w:lineRule="auto"/>
        <w:jc w:val="both"/>
        <w:rPr>
          <w:rFonts w:ascii="Times New Roman" w:hAnsi="Times New Roman" w:cs="Times New Roman"/>
          <w:b/>
        </w:rPr>
      </w:pPr>
      <w:r w:rsidRPr="00A56040">
        <w:rPr>
          <w:rFonts w:ascii="Times New Roman" w:hAnsi="Times New Roman" w:cs="Times New Roman"/>
          <w:b/>
        </w:rPr>
        <w:t xml:space="preserve">Is the system </w:t>
      </w:r>
      <w:r w:rsidR="00481BF8" w:rsidRPr="00A56040">
        <w:rPr>
          <w:rFonts w:ascii="Times New Roman" w:hAnsi="Times New Roman" w:cs="Times New Roman"/>
          <w:b/>
        </w:rPr>
        <w:t>easily</w:t>
      </w:r>
      <w:r w:rsidR="00C16AE7" w:rsidRPr="00A56040">
        <w:rPr>
          <w:rFonts w:ascii="Times New Roman" w:hAnsi="Times New Roman" w:cs="Times New Roman"/>
          <w:b/>
        </w:rPr>
        <w:t xml:space="preserve"> configurable</w:t>
      </w:r>
      <w:r w:rsidRPr="00A56040">
        <w:rPr>
          <w:rFonts w:ascii="Times New Roman" w:hAnsi="Times New Roman" w:cs="Times New Roman"/>
          <w:b/>
        </w:rPr>
        <w:t>?</w:t>
      </w:r>
    </w:p>
    <w:p w14:paraId="4AB9BA4B" w14:textId="723E1C68" w:rsidR="007B6086" w:rsidRPr="007B6086" w:rsidRDefault="00136A97" w:rsidP="007B6086">
      <w:pPr>
        <w:pStyle w:val="ListParagraph"/>
        <w:spacing w:line="360" w:lineRule="auto"/>
        <w:jc w:val="both"/>
        <w:rPr>
          <w:rFonts w:ascii="Times New Roman" w:hAnsi="Times New Roman" w:cs="Times New Roman"/>
        </w:rPr>
      </w:pPr>
      <w:r>
        <w:rPr>
          <w:rFonts w:ascii="Times New Roman" w:hAnsi="Times New Roman" w:cs="Times New Roman"/>
        </w:rPr>
        <w:t>As most of the configurations saved in the ontology file, it would be easy to configure the application interface.</w:t>
      </w:r>
      <w:r w:rsidR="00FB6C32">
        <w:rPr>
          <w:rFonts w:ascii="Times New Roman" w:hAnsi="Times New Roman" w:cs="Times New Roman"/>
        </w:rPr>
        <w:t xml:space="preserve"> </w:t>
      </w:r>
      <w:r w:rsidR="00991AF6">
        <w:rPr>
          <w:rFonts w:ascii="Times New Roman" w:hAnsi="Times New Roman" w:cs="Times New Roman"/>
        </w:rPr>
        <w:t>Ontology developer is the only stakeholder who has to deal with the configurations</w:t>
      </w:r>
      <w:r w:rsidR="006330FB">
        <w:rPr>
          <w:rFonts w:ascii="Times New Roman" w:hAnsi="Times New Roman" w:cs="Times New Roman"/>
        </w:rPr>
        <w:t xml:space="preserve"> which are annotations</w:t>
      </w:r>
      <w:r w:rsidR="006550E9">
        <w:rPr>
          <w:rFonts w:ascii="Times New Roman" w:hAnsi="Times New Roman" w:cs="Times New Roman"/>
        </w:rPr>
        <w:t xml:space="preserve"> in the ontology file. </w:t>
      </w:r>
      <w:r w:rsidR="00BF785A">
        <w:rPr>
          <w:rFonts w:ascii="Times New Roman" w:hAnsi="Times New Roman" w:cs="Times New Roman"/>
        </w:rPr>
        <w:t>They are easy to write, as the ontology developer needs to follow some instructions provided with the application.</w:t>
      </w:r>
      <w:r w:rsidR="004B12AE">
        <w:rPr>
          <w:rFonts w:ascii="Times New Roman" w:hAnsi="Times New Roman" w:cs="Times New Roman"/>
        </w:rPr>
        <w:t xml:space="preserve"> The user interface should be configured automatically </w:t>
      </w:r>
      <w:r w:rsidR="00921297">
        <w:rPr>
          <w:rFonts w:ascii="Times New Roman" w:hAnsi="Times New Roman" w:cs="Times New Roman"/>
        </w:rPr>
        <w:t>using annotations in the owl file.</w:t>
      </w:r>
    </w:p>
    <w:p w14:paraId="472BB0E0" w14:textId="095A3B65" w:rsidR="007B6086" w:rsidRDefault="00E34469" w:rsidP="007B6086">
      <w:pPr>
        <w:pStyle w:val="ListParagraph"/>
        <w:numPr>
          <w:ilvl w:val="0"/>
          <w:numId w:val="15"/>
        </w:numPr>
        <w:spacing w:line="360" w:lineRule="auto"/>
        <w:jc w:val="both"/>
        <w:rPr>
          <w:rFonts w:ascii="Times New Roman" w:hAnsi="Times New Roman" w:cs="Times New Roman"/>
          <w:b/>
        </w:rPr>
      </w:pPr>
      <w:r>
        <w:rPr>
          <w:rFonts w:ascii="Times New Roman" w:hAnsi="Times New Roman" w:cs="Times New Roman"/>
          <w:b/>
        </w:rPr>
        <w:t>Is the result of the search</w:t>
      </w:r>
      <w:r w:rsidR="00D17463" w:rsidRPr="00A56040">
        <w:rPr>
          <w:rFonts w:ascii="Times New Roman" w:hAnsi="Times New Roman" w:cs="Times New Roman"/>
          <w:b/>
        </w:rPr>
        <w:t xml:space="preserve"> query narrowed</w:t>
      </w:r>
      <w:r w:rsidR="000F59E2">
        <w:rPr>
          <w:rFonts w:ascii="Times New Roman" w:hAnsi="Times New Roman" w:cs="Times New Roman"/>
          <w:b/>
        </w:rPr>
        <w:t xml:space="preserve"> down</w:t>
      </w:r>
      <w:r w:rsidR="00D17463" w:rsidRPr="00A56040">
        <w:rPr>
          <w:rFonts w:ascii="Times New Roman" w:hAnsi="Times New Roman" w:cs="Times New Roman"/>
          <w:b/>
        </w:rPr>
        <w:t>?</w:t>
      </w:r>
    </w:p>
    <w:p w14:paraId="13E5D2AC" w14:textId="0C8A99B7" w:rsidR="00F30EA2" w:rsidRDefault="00884F13" w:rsidP="00AE2DFE">
      <w:pPr>
        <w:spacing w:line="360" w:lineRule="auto"/>
        <w:ind w:left="720"/>
        <w:jc w:val="both"/>
        <w:rPr>
          <w:rFonts w:ascii="Times New Roman" w:hAnsi="Times New Roman" w:cs="Times New Roman"/>
        </w:rPr>
      </w:pPr>
      <w:r>
        <w:rPr>
          <w:rFonts w:ascii="Times New Roman" w:hAnsi="Times New Roman" w:cs="Times New Roman"/>
        </w:rPr>
        <w:t>Stakeholders such as students or r</w:t>
      </w:r>
      <w:r w:rsidR="000F30E3">
        <w:rPr>
          <w:rFonts w:ascii="Times New Roman" w:hAnsi="Times New Roman" w:cs="Times New Roman"/>
        </w:rPr>
        <w:t>eal world users</w:t>
      </w:r>
      <w:r w:rsidR="009746C8">
        <w:rPr>
          <w:rFonts w:ascii="Times New Roman" w:hAnsi="Times New Roman" w:cs="Times New Roman"/>
        </w:rPr>
        <w:t xml:space="preserve">, </w:t>
      </w:r>
      <w:r w:rsidR="000F30E3">
        <w:rPr>
          <w:rFonts w:ascii="Times New Roman" w:hAnsi="Times New Roman" w:cs="Times New Roman"/>
        </w:rPr>
        <w:t>like restaurant customers</w:t>
      </w:r>
      <w:r w:rsidR="009746C8">
        <w:rPr>
          <w:rFonts w:ascii="Times New Roman" w:hAnsi="Times New Roman" w:cs="Times New Roman"/>
        </w:rPr>
        <w:t xml:space="preserve">, </w:t>
      </w:r>
      <w:r w:rsidR="00F616A3">
        <w:rPr>
          <w:rFonts w:ascii="Times New Roman" w:hAnsi="Times New Roman" w:cs="Times New Roman"/>
        </w:rPr>
        <w:t>will have direct contact with feature</w:t>
      </w:r>
      <w:r w:rsidR="000F30E3">
        <w:rPr>
          <w:rFonts w:ascii="Times New Roman" w:hAnsi="Times New Roman" w:cs="Times New Roman"/>
        </w:rPr>
        <w:t>.</w:t>
      </w:r>
      <w:r w:rsidR="00AE2DFE">
        <w:rPr>
          <w:rFonts w:ascii="Times New Roman" w:hAnsi="Times New Roman" w:cs="Times New Roman"/>
        </w:rPr>
        <w:t xml:space="preserve"> This can be answered after submitting and using the application. Nevertheless, a</w:t>
      </w:r>
      <w:r w:rsidR="00793F60">
        <w:rPr>
          <w:rFonts w:ascii="Times New Roman" w:hAnsi="Times New Roman" w:cs="Times New Roman"/>
        </w:rPr>
        <w:t xml:space="preserve">pplying a set of filters on the search result will narrow the search for the user, </w:t>
      </w:r>
      <w:r w:rsidR="008E3C73">
        <w:rPr>
          <w:rFonts w:ascii="Times New Roman" w:hAnsi="Times New Roman" w:cs="Times New Roman"/>
        </w:rPr>
        <w:t>since</w:t>
      </w:r>
      <w:r w:rsidR="00793F60">
        <w:rPr>
          <w:rFonts w:ascii="Times New Roman" w:hAnsi="Times New Roman" w:cs="Times New Roman"/>
        </w:rPr>
        <w:t xml:space="preserve"> the system used faceted search method.</w:t>
      </w:r>
    </w:p>
    <w:p w14:paraId="444FAC26" w14:textId="77777777" w:rsidR="00793F60" w:rsidRPr="00F30EA2" w:rsidRDefault="00793F60" w:rsidP="00F30EA2">
      <w:pPr>
        <w:spacing w:line="360" w:lineRule="auto"/>
        <w:ind w:left="720"/>
        <w:jc w:val="both"/>
        <w:rPr>
          <w:rFonts w:ascii="Times New Roman" w:hAnsi="Times New Roman" w:cs="Times New Roman"/>
        </w:rPr>
      </w:pPr>
    </w:p>
    <w:p w14:paraId="495365FE" w14:textId="344060F9" w:rsidR="006F1FE5" w:rsidRPr="006F1FE5" w:rsidRDefault="00C41D9E" w:rsidP="006F1FE5">
      <w:pPr>
        <w:spacing w:line="360" w:lineRule="auto"/>
        <w:jc w:val="both"/>
        <w:rPr>
          <w:rFonts w:ascii="Times New Roman" w:hAnsi="Times New Roman" w:cs="Times New Roman"/>
        </w:rPr>
      </w:pPr>
      <w:r>
        <w:rPr>
          <w:rFonts w:ascii="Times New Roman" w:hAnsi="Times New Roman" w:cs="Times New Roman"/>
        </w:rPr>
        <w:t xml:space="preserve">These are some questions that can help assessing the </w:t>
      </w:r>
      <w:r w:rsidR="00DE0661">
        <w:rPr>
          <w:rFonts w:ascii="Times New Roman" w:hAnsi="Times New Roman" w:cs="Times New Roman"/>
        </w:rPr>
        <w:t>project.</w:t>
      </w:r>
      <w:r w:rsidR="00193471">
        <w:rPr>
          <w:rFonts w:ascii="Times New Roman" w:hAnsi="Times New Roman" w:cs="Times New Roman"/>
        </w:rPr>
        <w:t xml:space="preserve"> </w:t>
      </w:r>
      <w:r w:rsidR="00DE0661">
        <w:rPr>
          <w:rFonts w:ascii="Times New Roman" w:hAnsi="Times New Roman" w:cs="Times New Roman"/>
        </w:rPr>
        <w:t>Most</w:t>
      </w:r>
      <w:r w:rsidR="00C36492">
        <w:rPr>
          <w:rFonts w:ascii="Times New Roman" w:hAnsi="Times New Roman" w:cs="Times New Roman"/>
        </w:rPr>
        <w:t xml:space="preserve"> of them can be answered only after using the application</w:t>
      </w:r>
      <w:r w:rsidR="009E54F9">
        <w:rPr>
          <w:rFonts w:ascii="Times New Roman" w:hAnsi="Times New Roman" w:cs="Times New Roman"/>
        </w:rPr>
        <w:t xml:space="preserve"> </w:t>
      </w:r>
      <w:r w:rsidR="00C36492">
        <w:rPr>
          <w:rFonts w:ascii="Times New Roman" w:hAnsi="Times New Roman" w:cs="Times New Roman"/>
        </w:rPr>
        <w:t>by stakeholders</w:t>
      </w:r>
      <w:r w:rsidR="00E62B97">
        <w:rPr>
          <w:rFonts w:ascii="Times New Roman" w:hAnsi="Times New Roman" w:cs="Times New Roman"/>
        </w:rPr>
        <w:t>.</w:t>
      </w:r>
      <w:r w:rsidR="005948F4">
        <w:rPr>
          <w:rFonts w:ascii="Times New Roman" w:hAnsi="Times New Roman" w:cs="Times New Roman"/>
        </w:rPr>
        <w:t xml:space="preserve"> So, evaluation will help in a second version or the final product if it a prototype.</w:t>
      </w:r>
    </w:p>
    <w:p w14:paraId="77BFFAA5" w14:textId="6236C08F" w:rsidR="003F221D" w:rsidRDefault="003F221D" w:rsidP="00073FD5">
      <w:pPr>
        <w:pStyle w:val="Heading2"/>
        <w:spacing w:line="360" w:lineRule="auto"/>
        <w:rPr>
          <w:rFonts w:ascii="Times New Roman" w:hAnsi="Times New Roman" w:cs="Times New Roman"/>
        </w:rPr>
      </w:pPr>
      <w:bookmarkStart w:id="32" w:name="_Toc263367730"/>
      <w:r w:rsidRPr="00A26F7F">
        <w:rPr>
          <w:rFonts w:ascii="Times New Roman" w:hAnsi="Times New Roman" w:cs="Times New Roman"/>
        </w:rPr>
        <w:t>Project Tools:</w:t>
      </w:r>
      <w:bookmarkEnd w:id="32"/>
    </w:p>
    <w:p w14:paraId="404A94BD" w14:textId="268DB907" w:rsidR="006218A5" w:rsidRPr="00501C19" w:rsidRDefault="00BA00CC" w:rsidP="00581C7A">
      <w:pPr>
        <w:spacing w:line="360" w:lineRule="auto"/>
        <w:jc w:val="both"/>
        <w:rPr>
          <w:rFonts w:ascii="Times New Roman" w:hAnsi="Times New Roman" w:cs="Times New Roman"/>
        </w:rPr>
      </w:pPr>
      <w:r>
        <w:rPr>
          <w:rFonts w:ascii="Times New Roman" w:hAnsi="Times New Roman" w:cs="Times New Roman"/>
        </w:rPr>
        <w:t>Since the main part of the project is development</w:t>
      </w:r>
      <w:r w:rsidR="00770B2D">
        <w:rPr>
          <w:rFonts w:ascii="Times New Roman" w:hAnsi="Times New Roman" w:cs="Times New Roman"/>
        </w:rPr>
        <w:t xml:space="preserve">, </w:t>
      </w:r>
      <w:r w:rsidR="00134DAA">
        <w:rPr>
          <w:rFonts w:ascii="Times New Roman" w:hAnsi="Times New Roman" w:cs="Times New Roman"/>
        </w:rPr>
        <w:t>a programming language needs</w:t>
      </w:r>
      <w:r w:rsidR="00770B2D">
        <w:rPr>
          <w:rFonts w:ascii="Times New Roman" w:hAnsi="Times New Roman" w:cs="Times New Roman"/>
        </w:rPr>
        <w:t xml:space="preserve"> to be chosen. </w:t>
      </w:r>
      <w:r w:rsidR="00113A2A">
        <w:rPr>
          <w:rFonts w:ascii="Times New Roman" w:hAnsi="Times New Roman" w:cs="Times New Roman"/>
        </w:rPr>
        <w:t>OWL API</w:t>
      </w:r>
      <w:r w:rsidR="00607246">
        <w:rPr>
          <w:rFonts w:ascii="Times New Roman" w:hAnsi="Times New Roman" w:cs="Times New Roman"/>
        </w:rPr>
        <w:t>,</w:t>
      </w:r>
      <w:r w:rsidR="00113A2A">
        <w:rPr>
          <w:rFonts w:ascii="Times New Roman" w:hAnsi="Times New Roman" w:cs="Times New Roman"/>
        </w:rPr>
        <w:t xml:space="preserve"> which was implemented in java</w:t>
      </w:r>
      <w:r w:rsidR="00607246">
        <w:rPr>
          <w:rFonts w:ascii="Times New Roman" w:hAnsi="Times New Roman" w:cs="Times New Roman"/>
        </w:rPr>
        <w:t>,</w:t>
      </w:r>
      <w:r w:rsidR="00113A2A">
        <w:rPr>
          <w:rFonts w:ascii="Times New Roman" w:hAnsi="Times New Roman" w:cs="Times New Roman"/>
        </w:rPr>
        <w:t xml:space="preserve"> is used </w:t>
      </w:r>
      <w:r w:rsidR="00EA1594">
        <w:rPr>
          <w:rFonts w:ascii="Times New Roman" w:hAnsi="Times New Roman" w:cs="Times New Roman"/>
        </w:rPr>
        <w:t xml:space="preserve">in the project to manage the interactivity between OWL ontology and application. </w:t>
      </w:r>
      <w:r w:rsidR="005F7A78">
        <w:rPr>
          <w:rFonts w:ascii="Times New Roman" w:hAnsi="Times New Roman" w:cs="Times New Roman"/>
        </w:rPr>
        <w:t xml:space="preserve">So, choosing java as programming language makes sense. </w:t>
      </w:r>
      <w:r w:rsidR="00501C19">
        <w:rPr>
          <w:rFonts w:ascii="Times New Roman" w:hAnsi="Times New Roman" w:cs="Times New Roman"/>
        </w:rPr>
        <w:t>Project is developed using NetBeans 7.4.</w:t>
      </w:r>
      <w:r w:rsidR="006218A5"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33" w:name="_Toc263367731"/>
      <w:r w:rsidRPr="00A26F7F">
        <w:t>PROGRESS:</w:t>
      </w:r>
      <w:bookmarkEnd w:id="33"/>
    </w:p>
    <w:p w14:paraId="279116FA" w14:textId="23D7C7C9" w:rsidR="00D92D91" w:rsidRDefault="004D6683" w:rsidP="00B101D2">
      <w:pPr>
        <w:spacing w:line="360" w:lineRule="auto"/>
        <w:jc w:val="both"/>
        <w:rPr>
          <w:rFonts w:ascii="Times New Roman" w:hAnsi="Times New Roman" w:cs="Times New Roman"/>
        </w:rPr>
      </w:pPr>
      <w:r>
        <w:rPr>
          <w:rFonts w:ascii="Times New Roman" w:hAnsi="Times New Roman" w:cs="Times New Roman"/>
        </w:rPr>
        <w:t>In this section</w:t>
      </w:r>
      <w:r w:rsidR="00037AB5">
        <w:rPr>
          <w:rFonts w:ascii="Times New Roman" w:hAnsi="Times New Roman" w:cs="Times New Roman"/>
        </w:rPr>
        <w:t xml:space="preserve">, </w:t>
      </w:r>
      <w:r w:rsidR="00822D6B">
        <w:rPr>
          <w:rFonts w:ascii="Times New Roman" w:hAnsi="Times New Roman" w:cs="Times New Roman"/>
        </w:rPr>
        <w:t>the progress of the project is summarized</w:t>
      </w:r>
      <w:r>
        <w:rPr>
          <w:rFonts w:ascii="Times New Roman" w:hAnsi="Times New Roman" w:cs="Times New Roman"/>
        </w:rPr>
        <w:t xml:space="preserve">. </w:t>
      </w:r>
      <w:r w:rsidR="00822D6B">
        <w:rPr>
          <w:rFonts w:ascii="Times New Roman" w:hAnsi="Times New Roman" w:cs="Times New Roman"/>
        </w:rPr>
        <w:t>It provides a brief</w:t>
      </w:r>
      <w:r w:rsidR="00A77B73">
        <w:rPr>
          <w:rFonts w:ascii="Times New Roman" w:hAnsi="Times New Roman" w:cs="Times New Roman"/>
        </w:rPr>
        <w:t xml:space="preserve"> summary of </w:t>
      </w:r>
      <w:r w:rsidR="0086798B">
        <w:rPr>
          <w:rFonts w:ascii="Times New Roman" w:hAnsi="Times New Roman" w:cs="Times New Roman"/>
        </w:rPr>
        <w:t xml:space="preserve">phases </w:t>
      </w:r>
      <w:r w:rsidR="009D1A47">
        <w:rPr>
          <w:rFonts w:ascii="Times New Roman" w:hAnsi="Times New Roman" w:cs="Times New Roman"/>
        </w:rPr>
        <w:t xml:space="preserve">that were </w:t>
      </w:r>
      <w:r w:rsidR="0086798B">
        <w:rPr>
          <w:rFonts w:ascii="Times New Roman" w:hAnsi="Times New Roman" w:cs="Times New Roman"/>
        </w:rPr>
        <w:t xml:space="preserve">want through as well as </w:t>
      </w:r>
      <w:r w:rsidR="009D1A47">
        <w:rPr>
          <w:rFonts w:ascii="Times New Roman" w:hAnsi="Times New Roman" w:cs="Times New Roman"/>
        </w:rPr>
        <w:t>progress on deliverables</w:t>
      </w:r>
      <w:r w:rsidR="00D92D91">
        <w:rPr>
          <w:rFonts w:ascii="Times New Roman" w:hAnsi="Times New Roman" w:cs="Times New Roman"/>
        </w:rPr>
        <w:t>.</w:t>
      </w:r>
    </w:p>
    <w:p w14:paraId="3AC53FAB" w14:textId="2AC94626" w:rsidR="000943FA" w:rsidRPr="000943FA" w:rsidRDefault="00D92D91" w:rsidP="000943FA">
      <w:pPr>
        <w:pStyle w:val="Heading2"/>
        <w:spacing w:line="360" w:lineRule="auto"/>
        <w:rPr>
          <w:rFonts w:ascii="Times New Roman" w:hAnsi="Times New Roman" w:cs="Times New Roman"/>
        </w:rPr>
      </w:pPr>
      <w:bookmarkStart w:id="34" w:name="_Toc263367732"/>
      <w:r w:rsidRPr="00D92D91">
        <w:rPr>
          <w:rFonts w:ascii="Times New Roman" w:hAnsi="Times New Roman" w:cs="Times New Roman"/>
        </w:rPr>
        <w:t>Project Phases:</w:t>
      </w:r>
      <w:bookmarkEnd w:id="34"/>
    </w:p>
    <w:p w14:paraId="162C06C0" w14:textId="0D10CD16" w:rsidR="00D92D91" w:rsidRPr="00FA6632" w:rsidRDefault="00DA124E" w:rsidP="00FA6632">
      <w:pPr>
        <w:pStyle w:val="ListParagraph"/>
        <w:numPr>
          <w:ilvl w:val="0"/>
          <w:numId w:val="15"/>
        </w:numPr>
        <w:spacing w:line="360" w:lineRule="auto"/>
        <w:jc w:val="both"/>
        <w:rPr>
          <w:rFonts w:ascii="Times New Roman" w:hAnsi="Times New Roman" w:cs="Times New Roman"/>
        </w:rPr>
      </w:pPr>
      <w:r w:rsidRPr="00FA6632">
        <w:rPr>
          <w:rFonts w:ascii="Times New Roman" w:hAnsi="Times New Roman" w:cs="Times New Roman"/>
        </w:rPr>
        <w:t>Gathering the requirements</w:t>
      </w:r>
      <w:r w:rsidR="00732C5C" w:rsidRPr="00FA6632">
        <w:rPr>
          <w:rFonts w:ascii="Times New Roman" w:hAnsi="Times New Roman" w:cs="Times New Roman"/>
        </w:rPr>
        <w:t>:</w:t>
      </w:r>
      <w:r w:rsidR="0015254F" w:rsidRPr="00FA6632">
        <w:rPr>
          <w:rFonts w:ascii="Times New Roman" w:hAnsi="Times New Roman" w:cs="Times New Roman"/>
        </w:rPr>
        <w:t xml:space="preserve"> the initial requirements have been gathered. So, this phase in the scope of this project has been completed. However, some new requirements could emerge during this project or even in future </w:t>
      </w:r>
      <w:r w:rsidR="00AC437B" w:rsidRPr="00FA6632">
        <w:rPr>
          <w:rFonts w:ascii="Times New Roman" w:hAnsi="Times New Roman" w:cs="Times New Roman"/>
        </w:rPr>
        <w:t>versions</w:t>
      </w:r>
      <w:r w:rsidR="0015254F" w:rsidRPr="00FA6632">
        <w:rPr>
          <w:rFonts w:ascii="Times New Roman" w:hAnsi="Times New Roman" w:cs="Times New Roman"/>
        </w:rPr>
        <w:t>.</w:t>
      </w:r>
      <w:r w:rsidR="00AF400C" w:rsidRPr="00FA6632">
        <w:rPr>
          <w:rFonts w:ascii="Times New Roman" w:hAnsi="Times New Roman" w:cs="Times New Roman"/>
        </w:rPr>
        <w:t xml:space="preserve"> What have been gathered should be sufficient to start </w:t>
      </w:r>
      <w:r w:rsidR="00FC1435" w:rsidRPr="00FA6632">
        <w:rPr>
          <w:rFonts w:ascii="Times New Roman" w:hAnsi="Times New Roman" w:cs="Times New Roman"/>
        </w:rPr>
        <w:t>the process of implementations the main functionalities.</w:t>
      </w:r>
    </w:p>
    <w:p w14:paraId="3C285697" w14:textId="3601AAE8" w:rsidR="000943FA" w:rsidRDefault="00500739" w:rsidP="009016BF">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Background study: </w:t>
      </w:r>
      <w:r w:rsidR="00C90CED">
        <w:rPr>
          <w:rFonts w:ascii="Times New Roman" w:hAnsi="Times New Roman" w:cs="Times New Roman"/>
        </w:rPr>
        <w:t>background research and survey of relevant literature</w:t>
      </w:r>
      <w:r w:rsidR="008723F9">
        <w:rPr>
          <w:rFonts w:ascii="Times New Roman" w:hAnsi="Times New Roman" w:cs="Times New Roman"/>
        </w:rPr>
        <w:t xml:space="preserve"> on ontology driven interfaces</w:t>
      </w:r>
      <w:r w:rsidR="00C90CED">
        <w:rPr>
          <w:rFonts w:ascii="Times New Roman" w:hAnsi="Times New Roman" w:cs="Times New Roman"/>
        </w:rPr>
        <w:t xml:space="preserve"> has been accomplished.</w:t>
      </w:r>
      <w:r w:rsidR="006F7D4D">
        <w:rPr>
          <w:rFonts w:ascii="Times New Roman" w:hAnsi="Times New Roman" w:cs="Times New Roman"/>
        </w:rPr>
        <w:t xml:space="preserve"> </w:t>
      </w:r>
      <w:r w:rsidR="00D6319B">
        <w:rPr>
          <w:rFonts w:ascii="Times New Roman" w:hAnsi="Times New Roman" w:cs="Times New Roman"/>
        </w:rPr>
        <w:t xml:space="preserve">The </w:t>
      </w:r>
      <w:r w:rsidR="00F70171">
        <w:rPr>
          <w:rFonts w:ascii="Times New Roman" w:hAnsi="Times New Roman" w:cs="Times New Roman"/>
        </w:rPr>
        <w:t>review includes</w:t>
      </w:r>
      <w:r w:rsidR="00D6319B">
        <w:rPr>
          <w:rFonts w:ascii="Times New Roman" w:hAnsi="Times New Roman" w:cs="Times New Roman"/>
        </w:rPr>
        <w:t xml:space="preserve"> </w:t>
      </w:r>
      <w:r w:rsidR="008549B2">
        <w:rPr>
          <w:rFonts w:ascii="Times New Roman" w:hAnsi="Times New Roman" w:cs="Times New Roman"/>
        </w:rPr>
        <w:t xml:space="preserve">four </w:t>
      </w:r>
      <w:r w:rsidR="0013414A">
        <w:rPr>
          <w:rFonts w:ascii="Times New Roman" w:hAnsi="Times New Roman" w:cs="Times New Roman"/>
        </w:rPr>
        <w:t>pillars of the project: background</w:t>
      </w:r>
      <w:r w:rsidR="003E2E1C">
        <w:rPr>
          <w:rFonts w:ascii="Times New Roman" w:hAnsi="Times New Roman" w:cs="Times New Roman"/>
        </w:rPr>
        <w:t xml:space="preserve"> research</w:t>
      </w:r>
      <w:r w:rsidR="0013414A">
        <w:rPr>
          <w:rFonts w:ascii="Times New Roman" w:hAnsi="Times New Roman" w:cs="Times New Roman"/>
        </w:rPr>
        <w:t xml:space="preserve"> on </w:t>
      </w:r>
      <w:r w:rsidR="003E2E1C">
        <w:rPr>
          <w:rFonts w:ascii="Times New Roman" w:hAnsi="Times New Roman" w:cs="Times New Roman"/>
        </w:rPr>
        <w:t xml:space="preserve">information retrieval mechanism, </w:t>
      </w:r>
      <w:r w:rsidR="0013414A">
        <w:rPr>
          <w:rFonts w:ascii="Times New Roman" w:hAnsi="Times New Roman" w:cs="Times New Roman"/>
        </w:rPr>
        <w:t xml:space="preserve">ontology-based interface, </w:t>
      </w:r>
      <w:r w:rsidR="00EA1DE1">
        <w:rPr>
          <w:rFonts w:ascii="Times New Roman" w:hAnsi="Times New Roman" w:cs="Times New Roman"/>
        </w:rPr>
        <w:t>faceted-based interface</w:t>
      </w:r>
      <w:r w:rsidR="003E2E1C">
        <w:rPr>
          <w:rFonts w:ascii="Times New Roman" w:hAnsi="Times New Roman" w:cs="Times New Roman"/>
        </w:rPr>
        <w:t>, and ontology visual querying.</w:t>
      </w:r>
      <w:r w:rsidR="0070690A">
        <w:rPr>
          <w:rFonts w:ascii="Times New Roman" w:hAnsi="Times New Roman" w:cs="Times New Roman"/>
        </w:rPr>
        <w:t xml:space="preserve"> It include</w:t>
      </w:r>
      <w:r w:rsidR="00526EDC">
        <w:rPr>
          <w:rFonts w:ascii="Times New Roman" w:hAnsi="Times New Roman" w:cs="Times New Roman"/>
        </w:rPr>
        <w:t>s</w:t>
      </w:r>
      <w:r w:rsidR="0070690A">
        <w:rPr>
          <w:rFonts w:ascii="Times New Roman" w:hAnsi="Times New Roman" w:cs="Times New Roman"/>
        </w:rPr>
        <w:t xml:space="preserve"> as well some background information about OWL ontologies and OWL API.</w:t>
      </w:r>
    </w:p>
    <w:p w14:paraId="21961FA7" w14:textId="1962AF8B" w:rsidR="006635C6" w:rsidRDefault="008741F1" w:rsidP="006635C6">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Development: </w:t>
      </w:r>
      <w:r w:rsidR="006B3EAD">
        <w:rPr>
          <w:rFonts w:ascii="Times New Roman" w:hAnsi="Times New Roman" w:cs="Times New Roman"/>
        </w:rPr>
        <w:t xml:space="preserve">an initial start on the development phase has been made. </w:t>
      </w:r>
      <w:r w:rsidR="00B23A4D">
        <w:rPr>
          <w:rFonts w:ascii="Times New Roman" w:hAnsi="Times New Roman" w:cs="Times New Roman"/>
        </w:rPr>
        <w:t xml:space="preserve">Some functionalities </w:t>
      </w:r>
      <w:r w:rsidR="00D9123B">
        <w:rPr>
          <w:rFonts w:ascii="Times New Roman" w:hAnsi="Times New Roman" w:cs="Times New Roman"/>
        </w:rPr>
        <w:t>have been developed separately</w:t>
      </w:r>
      <w:r w:rsidR="002F6094">
        <w:rPr>
          <w:rFonts w:ascii="Times New Roman" w:hAnsi="Times New Roman" w:cs="Times New Roman"/>
        </w:rPr>
        <w:t xml:space="preserve"> from each other</w:t>
      </w:r>
      <w:r w:rsidR="00D9123B">
        <w:rPr>
          <w:rFonts w:ascii="Times New Roman" w:hAnsi="Times New Roman" w:cs="Times New Roman"/>
        </w:rPr>
        <w:t>.</w:t>
      </w:r>
      <w:r w:rsidR="00A71E8F">
        <w:rPr>
          <w:rFonts w:ascii="Times New Roman" w:hAnsi="Times New Roman" w:cs="Times New Roman"/>
        </w:rPr>
        <w:t xml:space="preserve"> </w:t>
      </w:r>
      <w:r w:rsidR="003B7096">
        <w:rPr>
          <w:rFonts w:ascii="Times New Roman" w:hAnsi="Times New Roman" w:cs="Times New Roman"/>
        </w:rPr>
        <w:t>Complete all of the rest and testing them, then combine them is still to be done.</w:t>
      </w:r>
    </w:p>
    <w:p w14:paraId="79F5181F" w14:textId="7574843B" w:rsidR="006635C6" w:rsidRPr="006635C6" w:rsidRDefault="00F00709" w:rsidP="006635C6">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Testing: </w:t>
      </w:r>
      <w:r w:rsidR="00047FFA">
        <w:rPr>
          <w:rFonts w:ascii="Times New Roman" w:hAnsi="Times New Roman" w:cs="Times New Roman"/>
        </w:rPr>
        <w:t xml:space="preserve">unit testing and final test of the product is still to be </w:t>
      </w:r>
      <w:r w:rsidR="00D93A94">
        <w:rPr>
          <w:rFonts w:ascii="Times New Roman" w:hAnsi="Times New Roman" w:cs="Times New Roman"/>
        </w:rPr>
        <w:t>conducted</w:t>
      </w:r>
      <w:r w:rsidR="00047FFA">
        <w:rPr>
          <w:rFonts w:ascii="Times New Roman" w:hAnsi="Times New Roman" w:cs="Times New Roman"/>
        </w:rPr>
        <w:t xml:space="preserve"> in different stages. As soon component (functionality) is done, it needs to be tested according to some user stories. At the end full final test on the whole application will be </w:t>
      </w:r>
      <w:r w:rsidR="00CD5414">
        <w:rPr>
          <w:rFonts w:ascii="Times New Roman" w:hAnsi="Times New Roman" w:cs="Times New Roman"/>
        </w:rPr>
        <w:t>preformed</w:t>
      </w:r>
      <w:r w:rsidR="00047FFA">
        <w:rPr>
          <w:rFonts w:ascii="Times New Roman" w:hAnsi="Times New Roman" w:cs="Times New Roman"/>
        </w:rPr>
        <w:t>.</w:t>
      </w:r>
    </w:p>
    <w:p w14:paraId="1F73960E" w14:textId="2A727238" w:rsidR="00D92D91" w:rsidRPr="00581145" w:rsidRDefault="00D92D91" w:rsidP="00B33E69">
      <w:pPr>
        <w:pStyle w:val="Heading2"/>
        <w:spacing w:line="360" w:lineRule="auto"/>
        <w:rPr>
          <w:rFonts w:ascii="Times New Roman" w:hAnsi="Times New Roman" w:cs="Times New Roman"/>
        </w:rPr>
      </w:pPr>
      <w:bookmarkStart w:id="35" w:name="_Toc263367733"/>
      <w:r w:rsidRPr="00D92D91">
        <w:rPr>
          <w:rFonts w:ascii="Times New Roman" w:hAnsi="Times New Roman" w:cs="Times New Roman"/>
        </w:rPr>
        <w:t>Deliverable:</w:t>
      </w:r>
      <w:bookmarkEnd w:id="35"/>
    </w:p>
    <w:p w14:paraId="23E40661" w14:textId="26E6B2CA" w:rsidR="00523F13" w:rsidRPr="00E36C5D" w:rsidRDefault="00523F13" w:rsidP="00B33E69">
      <w:pPr>
        <w:pStyle w:val="ListParagraph"/>
        <w:numPr>
          <w:ilvl w:val="0"/>
          <w:numId w:val="18"/>
        </w:numPr>
        <w:spacing w:line="360" w:lineRule="auto"/>
        <w:jc w:val="both"/>
        <w:rPr>
          <w:rFonts w:ascii="Times New Roman" w:hAnsi="Times New Roman" w:cs="Times New Roman"/>
        </w:rPr>
      </w:pPr>
      <w:r w:rsidRPr="00E36C5D">
        <w:rPr>
          <w:rFonts w:ascii="Times New Roman" w:hAnsi="Times New Roman" w:cs="Times New Roman"/>
        </w:rPr>
        <w:t>Users Stories</w:t>
      </w:r>
      <w:r w:rsidR="00E33256" w:rsidRPr="00E36C5D">
        <w:rPr>
          <w:rFonts w:ascii="Times New Roman" w:hAnsi="Times New Roman" w:cs="Times New Roman"/>
        </w:rPr>
        <w:t xml:space="preserve"> &amp; Acceptance Tests</w:t>
      </w:r>
      <w:r w:rsidR="00D053E0" w:rsidRPr="00E36C5D">
        <w:rPr>
          <w:rFonts w:ascii="Times New Roman" w:hAnsi="Times New Roman" w:cs="Times New Roman"/>
        </w:rPr>
        <w:t>:</w:t>
      </w:r>
      <w:r w:rsidR="00E36C5D">
        <w:rPr>
          <w:rFonts w:ascii="Times New Roman" w:hAnsi="Times New Roman" w:cs="Times New Roman"/>
        </w:rPr>
        <w:t xml:space="preserve"> </w:t>
      </w:r>
      <w:r w:rsidR="00473119">
        <w:rPr>
          <w:rFonts w:ascii="Times New Roman" w:hAnsi="Times New Roman" w:cs="Times New Roman"/>
        </w:rPr>
        <w:t xml:space="preserve">users </w:t>
      </w:r>
      <w:r w:rsidR="00E005D5">
        <w:rPr>
          <w:rFonts w:ascii="Times New Roman" w:hAnsi="Times New Roman" w:cs="Times New Roman"/>
        </w:rPr>
        <w:t>stories</w:t>
      </w:r>
      <w:r w:rsidR="00473119">
        <w:rPr>
          <w:rFonts w:ascii="Times New Roman" w:hAnsi="Times New Roman" w:cs="Times New Roman"/>
        </w:rPr>
        <w:t xml:space="preserve"> have been developed, yet they need to be polished.</w:t>
      </w:r>
      <w:r w:rsidR="00E005D5">
        <w:rPr>
          <w:rFonts w:ascii="Times New Roman" w:hAnsi="Times New Roman" w:cs="Times New Roman"/>
        </w:rPr>
        <w:t xml:space="preserve"> </w:t>
      </w:r>
      <w:r w:rsidR="000216E0">
        <w:rPr>
          <w:rFonts w:ascii="Times New Roman" w:hAnsi="Times New Roman" w:cs="Times New Roman"/>
        </w:rPr>
        <w:t xml:space="preserve">These users stories based on </w:t>
      </w:r>
      <w:r w:rsidR="00821CC4">
        <w:rPr>
          <w:rFonts w:ascii="Times New Roman" w:hAnsi="Times New Roman" w:cs="Times New Roman"/>
        </w:rPr>
        <w:t xml:space="preserve">stakeholders’ scenarios. </w:t>
      </w:r>
      <w:r w:rsidR="00503C69">
        <w:rPr>
          <w:rFonts w:ascii="Times New Roman" w:hAnsi="Times New Roman" w:cs="Times New Roman"/>
        </w:rPr>
        <w:t>Some has been used in unit test to make sure they meet the gathered requirements</w:t>
      </w:r>
      <w:r w:rsidR="00FC346B">
        <w:rPr>
          <w:rFonts w:ascii="Times New Roman" w:hAnsi="Times New Roman" w:cs="Times New Roman"/>
        </w:rPr>
        <w:t>, where some parts of the application are done</w:t>
      </w:r>
      <w:r w:rsidR="00503C69">
        <w:rPr>
          <w:rFonts w:ascii="Times New Roman" w:hAnsi="Times New Roman" w:cs="Times New Roman"/>
        </w:rPr>
        <w:t>.</w:t>
      </w:r>
      <w:r w:rsidR="00FC346B">
        <w:rPr>
          <w:rFonts w:ascii="Times New Roman" w:hAnsi="Times New Roman" w:cs="Times New Roman"/>
        </w:rPr>
        <w:t xml:space="preserve"> Unit </w:t>
      </w:r>
      <w:r w:rsidR="00DC25A6">
        <w:rPr>
          <w:rFonts w:ascii="Times New Roman" w:hAnsi="Times New Roman" w:cs="Times New Roman"/>
        </w:rPr>
        <w:t>tests at this stage act as acceptance tests of individual units.</w:t>
      </w:r>
      <w:r w:rsidR="00EF4F50">
        <w:rPr>
          <w:rFonts w:ascii="Times New Roman" w:hAnsi="Times New Roman" w:cs="Times New Roman"/>
        </w:rPr>
        <w:t xml:space="preserve"> </w:t>
      </w:r>
      <w:r w:rsidR="002152E6">
        <w:rPr>
          <w:rFonts w:ascii="Times New Roman" w:hAnsi="Times New Roman" w:cs="Times New Roman"/>
        </w:rPr>
        <w:t>After assembling the application a full acceptance test where to be preformed.</w:t>
      </w:r>
    </w:p>
    <w:p w14:paraId="4531C745" w14:textId="13DDC51B" w:rsidR="00751697" w:rsidRPr="00CD1A4F" w:rsidRDefault="00751697" w:rsidP="00CD1A4F">
      <w:pPr>
        <w:pStyle w:val="ListParagraph"/>
        <w:numPr>
          <w:ilvl w:val="0"/>
          <w:numId w:val="18"/>
        </w:numPr>
        <w:spacing w:line="360" w:lineRule="auto"/>
        <w:jc w:val="both"/>
        <w:rPr>
          <w:rFonts w:ascii="Times New Roman" w:hAnsi="Times New Roman" w:cs="Times New Roman"/>
        </w:rPr>
      </w:pPr>
      <w:r w:rsidRPr="00CD1A4F">
        <w:rPr>
          <w:rFonts w:ascii="Times New Roman" w:hAnsi="Times New Roman" w:cs="Times New Roman"/>
        </w:rPr>
        <w:t>Prototype</w:t>
      </w:r>
      <w:r w:rsidR="00002551" w:rsidRPr="00CD1A4F">
        <w:rPr>
          <w:rFonts w:ascii="Times New Roman" w:hAnsi="Times New Roman" w:cs="Times New Roman"/>
        </w:rPr>
        <w:t>:</w:t>
      </w:r>
      <w:r w:rsidR="00853904">
        <w:rPr>
          <w:rFonts w:ascii="Times New Roman" w:hAnsi="Times New Roman" w:cs="Times New Roman"/>
        </w:rPr>
        <w:t xml:space="preserve"> </w:t>
      </w:r>
    </w:p>
    <w:p w14:paraId="5F070933" w14:textId="77777777" w:rsidR="001B3E01" w:rsidRDefault="001B3E01" w:rsidP="00B33E69">
      <w:pPr>
        <w:spacing w:line="360" w:lineRule="auto"/>
        <w:jc w:val="both"/>
        <w:rPr>
          <w:rFonts w:ascii="Times New Roman" w:hAnsi="Times New Roman" w:cs="Times New Roman"/>
        </w:rPr>
      </w:pPr>
      <w:r>
        <w:rPr>
          <w:rFonts w:ascii="Times New Roman" w:hAnsi="Times New Roman" w:cs="Times New Roman"/>
        </w:rPr>
        <w:br w:type="page"/>
      </w:r>
    </w:p>
    <w:p w14:paraId="0952C87D" w14:textId="3B5217D3" w:rsidR="006218A5" w:rsidRPr="00A26F7F" w:rsidRDefault="001B3E01" w:rsidP="001B3E01">
      <w:pPr>
        <w:pStyle w:val="Heading1"/>
      </w:pPr>
      <w:bookmarkStart w:id="36" w:name="_Toc263367734"/>
      <w:r>
        <w:t>CONCLUSION</w:t>
      </w:r>
      <w:bookmarkEnd w:id="36"/>
      <w:r w:rsidR="006218A5" w:rsidRPr="00A26F7F">
        <w:br w:type="page"/>
      </w:r>
    </w:p>
    <w:p w14:paraId="7D785955" w14:textId="77777777" w:rsidR="007826E5" w:rsidRPr="00A26F7F" w:rsidRDefault="007826E5" w:rsidP="007826E5">
      <w:pPr>
        <w:pStyle w:val="Heading1"/>
      </w:pPr>
      <w:bookmarkStart w:id="37" w:name="_Toc259909598"/>
      <w:bookmarkStart w:id="38" w:name="_Toc263367735"/>
      <w:r w:rsidRPr="00A26F7F">
        <w:t>R</w:t>
      </w:r>
      <w:bookmarkEnd w:id="37"/>
      <w:r w:rsidRPr="00A26F7F">
        <w:t>EFERENCES:</w:t>
      </w:r>
      <w:bookmarkEnd w:id="38"/>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396D7BD3" w14:textId="77777777" w:rsidR="00F17D38" w:rsidRPr="00F17D38" w:rsidRDefault="00C552F2" w:rsidP="00F17D38">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F17D38" w:rsidRPr="00F17D38">
        <w:rPr>
          <w:noProof/>
        </w:rPr>
        <w:t>1.</w:t>
      </w:r>
      <w:r w:rsidR="00F17D38" w:rsidRPr="00F17D38">
        <w:rPr>
          <w:noProof/>
        </w:rPr>
        <w:tab/>
        <w:t xml:space="preserve">Ding, L., et al., </w:t>
      </w:r>
      <w:r w:rsidR="00F17D38" w:rsidRPr="00F17D38">
        <w:rPr>
          <w:i/>
          <w:noProof/>
        </w:rPr>
        <w:t>Using Ontologies in the Semantic Web: A Survey</w:t>
      </w:r>
      <w:r w:rsidR="00F17D38" w:rsidRPr="00F17D38">
        <w:rPr>
          <w:noProof/>
        </w:rPr>
        <w:t xml:space="preserve">, in </w:t>
      </w:r>
      <w:r w:rsidR="00F17D38" w:rsidRPr="00F17D38">
        <w:rPr>
          <w:i/>
          <w:noProof/>
        </w:rPr>
        <w:t>Ontologies</w:t>
      </w:r>
      <w:r w:rsidR="00F17D38" w:rsidRPr="00F17D38">
        <w:rPr>
          <w:noProof/>
        </w:rPr>
        <w:t>. 2007, Springer US. p. 79-113.</w:t>
      </w:r>
    </w:p>
    <w:p w14:paraId="4396E18D" w14:textId="77777777" w:rsidR="00F17D38" w:rsidRPr="00F17D38" w:rsidRDefault="00F17D38" w:rsidP="00F17D38">
      <w:pPr>
        <w:pStyle w:val="EndNoteBibliography"/>
        <w:ind w:left="720" w:hanging="720"/>
        <w:rPr>
          <w:noProof/>
        </w:rPr>
      </w:pPr>
      <w:r w:rsidRPr="00F17D38">
        <w:rPr>
          <w:noProof/>
        </w:rPr>
        <w:t>2.</w:t>
      </w:r>
      <w:r w:rsidRPr="00F17D38">
        <w:rPr>
          <w:noProof/>
        </w:rPr>
        <w:tab/>
        <w:t xml:space="preserve">Bechhofer, S. and N.W. Paton, </w:t>
      </w:r>
      <w:r w:rsidRPr="00F17D38">
        <w:rPr>
          <w:i/>
          <w:noProof/>
        </w:rPr>
        <w:t>Ontology Visual Querying</w:t>
      </w:r>
      <w:r w:rsidRPr="00F17D38">
        <w:rPr>
          <w:noProof/>
        </w:rPr>
        <w:t xml:space="preserve">, in </w:t>
      </w:r>
      <w:r w:rsidRPr="00F17D38">
        <w:rPr>
          <w:i/>
          <w:noProof/>
        </w:rPr>
        <w:t>Encyclopedia of Database Systems</w:t>
      </w:r>
      <w:r w:rsidRPr="00F17D38">
        <w:rPr>
          <w:noProof/>
        </w:rPr>
        <w:t>. 2009, Springer.</w:t>
      </w:r>
    </w:p>
    <w:p w14:paraId="5E780DB5" w14:textId="77777777" w:rsidR="00F17D38" w:rsidRPr="00F17D38" w:rsidRDefault="00F17D38" w:rsidP="00F17D38">
      <w:pPr>
        <w:pStyle w:val="EndNoteBibliography"/>
        <w:ind w:left="720" w:hanging="720"/>
        <w:rPr>
          <w:noProof/>
        </w:rPr>
      </w:pPr>
      <w:r w:rsidRPr="00F17D38">
        <w:rPr>
          <w:noProof/>
        </w:rPr>
        <w:t>3.</w:t>
      </w:r>
      <w:r w:rsidRPr="00F17D38">
        <w:rPr>
          <w:noProof/>
        </w:rPr>
        <w:tab/>
        <w:t xml:space="preserve">Stevens, R., et al., </w:t>
      </w:r>
      <w:r w:rsidRPr="00F17D38">
        <w:rPr>
          <w:i/>
          <w:noProof/>
        </w:rPr>
        <w:t>TAMBIS: Transparent Access to Multiple Bioinformatics Information Sources.</w:t>
      </w:r>
      <w:r w:rsidRPr="00F17D38">
        <w:rPr>
          <w:noProof/>
        </w:rPr>
        <w:t xml:space="preserve"> IBM System Journal. </w:t>
      </w:r>
      <w:r w:rsidRPr="00F17D38">
        <w:rPr>
          <w:b/>
          <w:noProof/>
        </w:rPr>
        <w:t>40</w:t>
      </w:r>
      <w:r w:rsidRPr="00F17D38">
        <w:rPr>
          <w:noProof/>
        </w:rPr>
        <w:t>(2): p. 532-551.</w:t>
      </w:r>
    </w:p>
    <w:p w14:paraId="6B853FD7" w14:textId="77777777" w:rsidR="00F17D38" w:rsidRPr="00F17D38" w:rsidRDefault="00F17D38" w:rsidP="00F17D38">
      <w:pPr>
        <w:pStyle w:val="EndNoteBibliography"/>
        <w:ind w:left="720" w:hanging="720"/>
        <w:rPr>
          <w:noProof/>
        </w:rPr>
      </w:pPr>
      <w:r w:rsidRPr="00F17D38">
        <w:rPr>
          <w:noProof/>
        </w:rPr>
        <w:t>4.</w:t>
      </w:r>
      <w:r w:rsidRPr="00F17D38">
        <w:rPr>
          <w:noProof/>
        </w:rPr>
        <w:tab/>
        <w:t xml:space="preserve">Catarci, T., et al., </w:t>
      </w:r>
      <w:r w:rsidRPr="00F17D38">
        <w:rPr>
          <w:i/>
          <w:noProof/>
        </w:rPr>
        <w:t>An Ontology Based Visual Tool for Query Formulation Support.</w:t>
      </w:r>
      <w:r w:rsidRPr="00F17D38">
        <w:rPr>
          <w:noProof/>
        </w:rPr>
        <w:t xml:space="preserve"> ECAI, 2004: p. 308-312.</w:t>
      </w:r>
    </w:p>
    <w:p w14:paraId="195741DE" w14:textId="11B208F1" w:rsidR="00F17D38" w:rsidRPr="00F17D38" w:rsidRDefault="00F17D38" w:rsidP="00F17D38">
      <w:pPr>
        <w:pStyle w:val="EndNoteBibliography"/>
        <w:ind w:left="720" w:hanging="720"/>
        <w:rPr>
          <w:noProof/>
        </w:rPr>
      </w:pPr>
      <w:r w:rsidRPr="00F17D38">
        <w:rPr>
          <w:noProof/>
        </w:rPr>
        <w:t>5.</w:t>
      </w:r>
      <w:r w:rsidRPr="00F17D38">
        <w:rPr>
          <w:noProof/>
        </w:rPr>
        <w:tab/>
        <w:t xml:space="preserve">Bechhofer, S. </w:t>
      </w:r>
      <w:r w:rsidRPr="00F17D38">
        <w:rPr>
          <w:i/>
          <w:noProof/>
        </w:rPr>
        <w:t>The Manchester Sushi Finder - Project Page</w:t>
      </w:r>
      <w:r w:rsidRPr="00F17D38">
        <w:rPr>
          <w:noProof/>
        </w:rPr>
        <w:t xml:space="preserve">. 2014  [cited 2014 March 5, 2014]; Available from: </w:t>
      </w:r>
      <w:hyperlink r:id="rId15" w:history="1">
        <w:r w:rsidRPr="00F17D38">
          <w:rPr>
            <w:rStyle w:val="Hyperlink"/>
            <w:rFonts w:asciiTheme="minorHAnsi" w:hAnsiTheme="minorHAnsi"/>
            <w:noProof/>
          </w:rPr>
          <w:t>http://studentnet.cs.manchester.ac.uk/pgt/2013/COMP60990/project/projectbookdetails.php?projectid=20889</w:t>
        </w:r>
      </w:hyperlink>
      <w:r w:rsidRPr="00F17D38">
        <w:rPr>
          <w:noProof/>
        </w:rPr>
        <w:t>.</w:t>
      </w:r>
    </w:p>
    <w:p w14:paraId="2EE08421" w14:textId="16E1E5A6" w:rsidR="00F17D38" w:rsidRPr="00F17D38" w:rsidRDefault="00F17D38" w:rsidP="00F17D38">
      <w:pPr>
        <w:pStyle w:val="EndNoteBibliography"/>
        <w:ind w:left="720" w:hanging="720"/>
        <w:rPr>
          <w:noProof/>
        </w:rPr>
      </w:pPr>
      <w:r w:rsidRPr="00F17D38">
        <w:rPr>
          <w:noProof/>
        </w:rPr>
        <w:t>6.</w:t>
      </w:r>
      <w:r w:rsidRPr="00F17D38">
        <w:rPr>
          <w:noProof/>
        </w:rPr>
        <w:tab/>
        <w:t xml:space="preserve">Wikipedia. </w:t>
      </w:r>
      <w:r w:rsidRPr="00F17D38">
        <w:rPr>
          <w:i/>
          <w:noProof/>
        </w:rPr>
        <w:t>Application programming interface</w:t>
      </w:r>
      <w:r w:rsidRPr="00F17D38">
        <w:rPr>
          <w:noProof/>
        </w:rPr>
        <w:t xml:space="preserve">.  [cited 2014 April 21, 2014]; Available from: </w:t>
      </w:r>
      <w:hyperlink r:id="rId16" w:history="1">
        <w:r w:rsidRPr="00F17D38">
          <w:rPr>
            <w:rStyle w:val="Hyperlink"/>
            <w:rFonts w:asciiTheme="minorHAnsi" w:hAnsiTheme="minorHAnsi"/>
            <w:noProof/>
          </w:rPr>
          <w:t>http://en.wikipedia.org/wiki/Application_programming_interface</w:t>
        </w:r>
      </w:hyperlink>
      <w:r w:rsidRPr="00F17D38">
        <w:rPr>
          <w:noProof/>
        </w:rPr>
        <w:t>.</w:t>
      </w:r>
    </w:p>
    <w:p w14:paraId="20A65802" w14:textId="49D18E68" w:rsidR="00F17D38" w:rsidRPr="00F17D38" w:rsidRDefault="00F17D38" w:rsidP="00F17D38">
      <w:pPr>
        <w:pStyle w:val="EndNoteBibliography"/>
        <w:ind w:left="720" w:hanging="720"/>
        <w:rPr>
          <w:noProof/>
        </w:rPr>
      </w:pPr>
      <w:r w:rsidRPr="00F17D38">
        <w:rPr>
          <w:noProof/>
        </w:rPr>
        <w:t>7.</w:t>
      </w:r>
      <w:r w:rsidRPr="00F17D38">
        <w:rPr>
          <w:noProof/>
        </w:rPr>
        <w:tab/>
        <w:t xml:space="preserve">Group, W.C.O.W. </w:t>
      </w:r>
      <w:r w:rsidRPr="00F17D38">
        <w:rPr>
          <w:i/>
          <w:noProof/>
        </w:rPr>
        <w:t>Web Ontology Language (OWL)</w:t>
      </w:r>
      <w:r w:rsidRPr="00F17D38">
        <w:rPr>
          <w:noProof/>
        </w:rPr>
        <w:t xml:space="preserve">. 2012  [cited 2014 April 19, 2014]; Available from: </w:t>
      </w:r>
      <w:hyperlink r:id="rId17" w:history="1">
        <w:r w:rsidRPr="00F17D38">
          <w:rPr>
            <w:rStyle w:val="Hyperlink"/>
            <w:rFonts w:asciiTheme="minorHAnsi" w:hAnsiTheme="minorHAnsi"/>
            <w:noProof/>
          </w:rPr>
          <w:t>http://www.w3.org/2001/sw/wiki/OWL</w:t>
        </w:r>
      </w:hyperlink>
      <w:r w:rsidRPr="00F17D38">
        <w:rPr>
          <w:noProof/>
        </w:rPr>
        <w:t>.</w:t>
      </w:r>
    </w:p>
    <w:p w14:paraId="6A999076" w14:textId="77777777" w:rsidR="00F17D38" w:rsidRPr="00F17D38" w:rsidRDefault="00F17D38" w:rsidP="00F17D38">
      <w:pPr>
        <w:pStyle w:val="EndNoteBibliography"/>
        <w:ind w:left="720" w:hanging="720"/>
        <w:rPr>
          <w:noProof/>
        </w:rPr>
      </w:pPr>
      <w:r w:rsidRPr="00F17D38">
        <w:rPr>
          <w:noProof/>
        </w:rPr>
        <w:t>8.</w:t>
      </w:r>
      <w:r w:rsidRPr="00F17D38">
        <w:rPr>
          <w:noProof/>
        </w:rPr>
        <w:tab/>
        <w:t xml:space="preserve">Davis, R., H. Shrobe, and P. Szolovits, </w:t>
      </w:r>
      <w:r w:rsidRPr="00F17D38">
        <w:rPr>
          <w:i/>
          <w:noProof/>
        </w:rPr>
        <w:t>What is a Knowledge Representation?</w:t>
      </w:r>
      <w:r w:rsidRPr="00F17D38">
        <w:rPr>
          <w:noProof/>
        </w:rPr>
        <w:t xml:space="preserve">, in </w:t>
      </w:r>
      <w:r w:rsidRPr="00F17D38">
        <w:rPr>
          <w:i/>
          <w:noProof/>
        </w:rPr>
        <w:t>AI Magazine</w:t>
      </w:r>
      <w:r w:rsidRPr="00F17D38">
        <w:rPr>
          <w:noProof/>
        </w:rPr>
        <w:t>. 1993. p. 17-33.</w:t>
      </w:r>
    </w:p>
    <w:p w14:paraId="03287D33" w14:textId="320FA10E" w:rsidR="00F17D38" w:rsidRPr="00F17D38" w:rsidRDefault="00F17D38" w:rsidP="00F17D38">
      <w:pPr>
        <w:pStyle w:val="EndNoteBibliography"/>
        <w:ind w:left="720" w:hanging="720"/>
        <w:rPr>
          <w:noProof/>
        </w:rPr>
      </w:pPr>
      <w:r w:rsidRPr="00F17D38">
        <w:rPr>
          <w:noProof/>
        </w:rPr>
        <w:t>9.</w:t>
      </w:r>
      <w:r w:rsidRPr="00F17D38">
        <w:rPr>
          <w:noProof/>
        </w:rPr>
        <w:tab/>
        <w:t xml:space="preserve">Group, O.W. </w:t>
      </w:r>
      <w:r w:rsidRPr="00F17D38">
        <w:rPr>
          <w:i/>
          <w:noProof/>
        </w:rPr>
        <w:t>OWL Web Ontology Language Overview</w:t>
      </w:r>
      <w:r w:rsidRPr="00F17D38">
        <w:rPr>
          <w:noProof/>
        </w:rPr>
        <w:t xml:space="preserve">. 2004  [cited 2014 May 13, 2014]; Available from: </w:t>
      </w:r>
      <w:hyperlink r:id="rId18" w:history="1">
        <w:r w:rsidRPr="00F17D38">
          <w:rPr>
            <w:rStyle w:val="Hyperlink"/>
            <w:rFonts w:asciiTheme="minorHAnsi" w:hAnsiTheme="minorHAnsi"/>
            <w:noProof/>
          </w:rPr>
          <w:t>http://www.w3.org/TR/owl-features</w:t>
        </w:r>
      </w:hyperlink>
      <w:r w:rsidRPr="00F17D38">
        <w:rPr>
          <w:noProof/>
        </w:rPr>
        <w:t>.</w:t>
      </w:r>
    </w:p>
    <w:p w14:paraId="272CDCAB" w14:textId="77777777" w:rsidR="00F17D38" w:rsidRPr="00F17D38" w:rsidRDefault="00F17D38" w:rsidP="00F17D38">
      <w:pPr>
        <w:pStyle w:val="EndNoteBibliography"/>
        <w:ind w:left="720" w:hanging="720"/>
        <w:rPr>
          <w:noProof/>
        </w:rPr>
      </w:pPr>
      <w:r w:rsidRPr="00F17D38">
        <w:rPr>
          <w:noProof/>
        </w:rPr>
        <w:t>10.</w:t>
      </w:r>
      <w:r w:rsidRPr="00F17D38">
        <w:rPr>
          <w:noProof/>
        </w:rPr>
        <w:tab/>
        <w:t xml:space="preserve">M, H. and B. S, </w:t>
      </w:r>
      <w:r w:rsidRPr="00F17D38">
        <w:rPr>
          <w:i/>
          <w:noProof/>
        </w:rPr>
        <w:t>The OWL API: A Java API for OWL ontologies.</w:t>
      </w:r>
      <w:r w:rsidRPr="00F17D38">
        <w:rPr>
          <w:noProof/>
        </w:rPr>
        <w:t xml:space="preserve"> Semantic Web, 2011. </w:t>
      </w:r>
      <w:r w:rsidRPr="00F17D38">
        <w:rPr>
          <w:b/>
          <w:noProof/>
        </w:rPr>
        <w:t>2</w:t>
      </w:r>
      <w:r w:rsidRPr="00F17D38">
        <w:rPr>
          <w:noProof/>
        </w:rPr>
        <w:t>(Number 1 / 2011): p. 11-21.</w:t>
      </w:r>
    </w:p>
    <w:p w14:paraId="311CF32E" w14:textId="23B79FE2" w:rsidR="00F17D38" w:rsidRPr="00F17D38" w:rsidRDefault="00F17D38" w:rsidP="00F17D38">
      <w:pPr>
        <w:pStyle w:val="EndNoteBibliography"/>
        <w:ind w:left="720" w:hanging="720"/>
        <w:rPr>
          <w:noProof/>
        </w:rPr>
      </w:pPr>
      <w:r w:rsidRPr="00F17D38">
        <w:rPr>
          <w:noProof/>
        </w:rPr>
        <w:t>11.</w:t>
      </w:r>
      <w:r w:rsidRPr="00F17D38">
        <w:rPr>
          <w:noProof/>
        </w:rPr>
        <w:tab/>
        <w:t xml:space="preserve">Group, O.W. </w:t>
      </w:r>
      <w:r w:rsidRPr="00F17D38">
        <w:rPr>
          <w:i/>
          <w:noProof/>
        </w:rPr>
        <w:t>OWL 2 Web Ontology Language Document Overview</w:t>
      </w:r>
      <w:r w:rsidRPr="00F17D38">
        <w:rPr>
          <w:noProof/>
        </w:rPr>
        <w:t xml:space="preserve">. 2012  [cited 2014 May 13, 2014]; Available from: </w:t>
      </w:r>
      <w:hyperlink r:id="rId19" w:history="1">
        <w:r w:rsidRPr="00F17D38">
          <w:rPr>
            <w:rStyle w:val="Hyperlink"/>
            <w:rFonts w:asciiTheme="minorHAnsi" w:hAnsiTheme="minorHAnsi"/>
            <w:noProof/>
          </w:rPr>
          <w:t>http://www.w3.org/TR/owl2-overview/</w:t>
        </w:r>
      </w:hyperlink>
      <w:r w:rsidRPr="00F17D38">
        <w:rPr>
          <w:noProof/>
        </w:rPr>
        <w:t>.</w:t>
      </w:r>
    </w:p>
    <w:p w14:paraId="5537D7B4" w14:textId="03876595" w:rsidR="00F17D38" w:rsidRPr="00F17D38" w:rsidRDefault="00F17D38" w:rsidP="00F17D38">
      <w:pPr>
        <w:pStyle w:val="EndNoteBibliography"/>
        <w:ind w:left="720" w:hanging="720"/>
        <w:rPr>
          <w:noProof/>
        </w:rPr>
      </w:pPr>
      <w:r w:rsidRPr="00F17D38">
        <w:rPr>
          <w:noProof/>
        </w:rPr>
        <w:t>12.</w:t>
      </w:r>
      <w:r w:rsidRPr="00F17D38">
        <w:rPr>
          <w:noProof/>
        </w:rPr>
        <w:tab/>
      </w:r>
      <w:r w:rsidRPr="00F17D38">
        <w:rPr>
          <w:i/>
          <w:noProof/>
        </w:rPr>
        <w:t>The size of the World Wide Web (The Internet)</w:t>
      </w:r>
      <w:r w:rsidRPr="00F17D38">
        <w:rPr>
          <w:noProof/>
        </w:rPr>
        <w:t xml:space="preserve">. 2014  [cited 2014 Jun 2, 2014]; Available from: </w:t>
      </w:r>
      <w:hyperlink r:id="rId20" w:history="1">
        <w:r w:rsidRPr="00F17D38">
          <w:rPr>
            <w:rStyle w:val="Hyperlink"/>
            <w:rFonts w:asciiTheme="minorHAnsi" w:hAnsiTheme="minorHAnsi"/>
            <w:noProof/>
          </w:rPr>
          <w:t>http://www.worldwidewebsize.com/</w:t>
        </w:r>
      </w:hyperlink>
      <w:r w:rsidRPr="00F17D38">
        <w:rPr>
          <w:noProof/>
        </w:rPr>
        <w:t>.</w:t>
      </w:r>
    </w:p>
    <w:p w14:paraId="794E01C7" w14:textId="77777777" w:rsidR="00F17D38" w:rsidRPr="00F17D38" w:rsidRDefault="00F17D38" w:rsidP="00F17D38">
      <w:pPr>
        <w:pStyle w:val="EndNoteBibliography"/>
        <w:ind w:left="720" w:hanging="720"/>
        <w:rPr>
          <w:noProof/>
        </w:rPr>
      </w:pPr>
      <w:r w:rsidRPr="00F17D38">
        <w:rPr>
          <w:noProof/>
        </w:rPr>
        <w:t>13.</w:t>
      </w:r>
      <w:r w:rsidRPr="00F17D38">
        <w:rPr>
          <w:noProof/>
        </w:rPr>
        <w:tab/>
        <w:t xml:space="preserve">Hyvönen, E., S. Saarela, and K. Viljanen, </w:t>
      </w:r>
      <w:r w:rsidRPr="00F17D38">
        <w:rPr>
          <w:i/>
          <w:noProof/>
        </w:rPr>
        <w:t>Application of ontology techniques to view-based semantic search and browsing</w:t>
      </w:r>
      <w:r w:rsidRPr="00F17D38">
        <w:rPr>
          <w:noProof/>
        </w:rPr>
        <w:t xml:space="preserve">, in </w:t>
      </w:r>
      <w:r w:rsidRPr="00F17D38">
        <w:rPr>
          <w:i/>
          <w:noProof/>
        </w:rPr>
        <w:t>The Semantic Web: Research and Applications</w:t>
      </w:r>
      <w:r w:rsidRPr="00F17D38">
        <w:rPr>
          <w:noProof/>
        </w:rPr>
        <w:t>. 2004, Springer. p. 92-106.</w:t>
      </w:r>
    </w:p>
    <w:p w14:paraId="65B11118" w14:textId="77777777" w:rsidR="00F17D38" w:rsidRPr="00F17D38" w:rsidRDefault="00F17D38" w:rsidP="00F17D38">
      <w:pPr>
        <w:pStyle w:val="EndNoteBibliography"/>
        <w:ind w:left="720" w:hanging="720"/>
        <w:rPr>
          <w:i/>
          <w:noProof/>
        </w:rPr>
      </w:pPr>
      <w:r w:rsidRPr="00F17D38">
        <w:rPr>
          <w:noProof/>
        </w:rPr>
        <w:t>14.</w:t>
      </w:r>
      <w:r w:rsidRPr="00F17D38">
        <w:rPr>
          <w:noProof/>
        </w:rPr>
        <w:tab/>
        <w:t xml:space="preserve">Bechhofer, S., et al., </w:t>
      </w:r>
      <w:r w:rsidRPr="00F17D38">
        <w:rPr>
          <w:i/>
          <w:noProof/>
        </w:rPr>
        <w:t>Guiding the User: An Ontology Driven Interface.</w:t>
      </w:r>
    </w:p>
    <w:p w14:paraId="07AEEF45" w14:textId="77777777" w:rsidR="00F17D38" w:rsidRPr="00F17D38" w:rsidRDefault="00F17D38" w:rsidP="00F17D38">
      <w:pPr>
        <w:pStyle w:val="EndNoteBibliography"/>
        <w:ind w:left="720" w:hanging="720"/>
        <w:rPr>
          <w:noProof/>
        </w:rPr>
      </w:pPr>
      <w:r w:rsidRPr="00F17D38">
        <w:rPr>
          <w:noProof/>
        </w:rPr>
        <w:t>15.</w:t>
      </w:r>
      <w:r w:rsidRPr="00F17D38">
        <w:rPr>
          <w:noProof/>
        </w:rPr>
        <w:tab/>
        <w:t xml:space="preserve">Bechhofer, S. and C. Goble, </w:t>
      </w:r>
      <w:r w:rsidRPr="00F17D38">
        <w:rPr>
          <w:i/>
          <w:noProof/>
        </w:rPr>
        <w:t>Classification Based Navigation and Retrieval for Picture Archives</w:t>
      </w:r>
      <w:r w:rsidRPr="00F17D38">
        <w:rPr>
          <w:noProof/>
        </w:rPr>
        <w:t xml:space="preserve">, in </w:t>
      </w:r>
      <w:r w:rsidRPr="00F17D38">
        <w:rPr>
          <w:i/>
          <w:noProof/>
        </w:rPr>
        <w:t>Database Semantics</w:t>
      </w:r>
      <w:r w:rsidRPr="00F17D38">
        <w:rPr>
          <w:noProof/>
        </w:rPr>
        <w:t>. 1999, Springer. p. 291-310.</w:t>
      </w:r>
    </w:p>
    <w:p w14:paraId="5D6CF34E" w14:textId="77777777" w:rsidR="00F17D38" w:rsidRPr="00F17D38" w:rsidRDefault="00F17D38" w:rsidP="00F17D38">
      <w:pPr>
        <w:pStyle w:val="EndNoteBibliography"/>
        <w:ind w:left="720" w:hanging="720"/>
        <w:rPr>
          <w:noProof/>
        </w:rPr>
      </w:pPr>
      <w:r w:rsidRPr="00F17D38">
        <w:rPr>
          <w:noProof/>
        </w:rPr>
        <w:t>16.</w:t>
      </w:r>
      <w:r w:rsidRPr="00F17D38">
        <w:rPr>
          <w:noProof/>
        </w:rPr>
        <w:tab/>
        <w:t xml:space="preserve">Schreiber, A.T.G., et al., </w:t>
      </w:r>
      <w:r w:rsidRPr="00F17D38">
        <w:rPr>
          <w:i/>
          <w:noProof/>
        </w:rPr>
        <w:t>Ontology-based photo annotation.</w:t>
      </w:r>
      <w:r w:rsidRPr="00F17D38">
        <w:rPr>
          <w:noProof/>
        </w:rPr>
        <w:t xml:space="preserve"> IEEE Intelligent Systems, 2001. </w:t>
      </w:r>
      <w:r w:rsidRPr="00F17D38">
        <w:rPr>
          <w:b/>
          <w:noProof/>
        </w:rPr>
        <w:t>16</w:t>
      </w:r>
      <w:r w:rsidRPr="00F17D38">
        <w:rPr>
          <w:noProof/>
        </w:rPr>
        <w:t>(3): p. 66-74.</w:t>
      </w:r>
    </w:p>
    <w:p w14:paraId="30DE20D4" w14:textId="4E04A614" w:rsidR="00F17D38" w:rsidRPr="00F17D38" w:rsidRDefault="00F17D38" w:rsidP="00F17D38">
      <w:pPr>
        <w:pStyle w:val="EndNoteBibliography"/>
        <w:ind w:left="720" w:hanging="720"/>
        <w:rPr>
          <w:noProof/>
        </w:rPr>
      </w:pPr>
      <w:r w:rsidRPr="00F17D38">
        <w:rPr>
          <w:noProof/>
        </w:rPr>
        <w:t>17.</w:t>
      </w:r>
      <w:r w:rsidRPr="00F17D38">
        <w:rPr>
          <w:noProof/>
        </w:rPr>
        <w:tab/>
        <w:t xml:space="preserve">Wikipedia. </w:t>
      </w:r>
      <w:r w:rsidRPr="00F17D38">
        <w:rPr>
          <w:i/>
          <w:noProof/>
        </w:rPr>
        <w:t>Faceted search</w:t>
      </w:r>
      <w:r w:rsidRPr="00F17D38">
        <w:rPr>
          <w:noProof/>
        </w:rPr>
        <w:t xml:space="preserve">.  [cited 2014 April 23, 2014]; Available from: </w:t>
      </w:r>
      <w:hyperlink r:id="rId21" w:history="1">
        <w:r w:rsidRPr="00F17D38">
          <w:rPr>
            <w:rStyle w:val="Hyperlink"/>
            <w:rFonts w:asciiTheme="minorHAnsi" w:hAnsiTheme="minorHAnsi"/>
            <w:noProof/>
          </w:rPr>
          <w:t>http://en.wikipedia.org/wiki/Faceted_search</w:t>
        </w:r>
      </w:hyperlink>
      <w:r w:rsidRPr="00F17D38">
        <w:rPr>
          <w:noProof/>
        </w:rPr>
        <w:t>.</w:t>
      </w:r>
    </w:p>
    <w:p w14:paraId="025D95E2" w14:textId="77777777" w:rsidR="00F17D38" w:rsidRPr="00F17D38" w:rsidRDefault="00F17D38" w:rsidP="00F17D38">
      <w:pPr>
        <w:pStyle w:val="EndNoteBibliography"/>
        <w:ind w:left="720" w:hanging="720"/>
        <w:rPr>
          <w:noProof/>
        </w:rPr>
      </w:pPr>
      <w:r w:rsidRPr="00F17D38">
        <w:rPr>
          <w:noProof/>
        </w:rPr>
        <w:t>18.</w:t>
      </w:r>
      <w:r w:rsidRPr="00F17D38">
        <w:rPr>
          <w:noProof/>
        </w:rPr>
        <w:tab/>
        <w:t xml:space="preserve">Smith, D.A. and N.R. Shadbolt, </w:t>
      </w:r>
      <w:r w:rsidRPr="00F17D38">
        <w:rPr>
          <w:i/>
          <w:noProof/>
        </w:rPr>
        <w:t>FacetOntology: Expressive Descriptions of Facets in the Semantic Web</w:t>
      </w:r>
      <w:r w:rsidRPr="00F17D38">
        <w:rPr>
          <w:noProof/>
        </w:rPr>
        <w:t xml:space="preserve">, in </w:t>
      </w:r>
      <w:r w:rsidRPr="00F17D38">
        <w:rPr>
          <w:i/>
          <w:noProof/>
        </w:rPr>
        <w:t>Semantic Technology</w:t>
      </w:r>
      <w:r w:rsidRPr="00F17D38">
        <w:rPr>
          <w:noProof/>
        </w:rPr>
        <w:t>. 2013, Springer. p. 223-238.</w:t>
      </w:r>
    </w:p>
    <w:p w14:paraId="05FD9157" w14:textId="77777777" w:rsidR="00F17D38" w:rsidRPr="00F17D38" w:rsidRDefault="00F17D38" w:rsidP="00F17D38">
      <w:pPr>
        <w:pStyle w:val="EndNoteBibliography"/>
        <w:ind w:left="720" w:hanging="720"/>
        <w:rPr>
          <w:noProof/>
        </w:rPr>
      </w:pPr>
      <w:r w:rsidRPr="00F17D38">
        <w:rPr>
          <w:noProof/>
        </w:rPr>
        <w:t>19.</w:t>
      </w:r>
      <w:r w:rsidRPr="00F17D38">
        <w:rPr>
          <w:noProof/>
        </w:rPr>
        <w:tab/>
        <w:t xml:space="preserve">Catarci, T., et al., </w:t>
      </w:r>
      <w:r w:rsidRPr="00F17D38">
        <w:rPr>
          <w:i/>
          <w:noProof/>
        </w:rPr>
        <w:t>Visual query systems for databases: A survey.</w:t>
      </w:r>
      <w:r w:rsidRPr="00F17D38">
        <w:rPr>
          <w:noProof/>
        </w:rPr>
        <w:t xml:space="preserve"> Journal of Visual Languages and Computing, 1997. </w:t>
      </w:r>
      <w:r w:rsidRPr="00F17D38">
        <w:rPr>
          <w:b/>
          <w:noProof/>
        </w:rPr>
        <w:t>8</w:t>
      </w:r>
      <w:r w:rsidRPr="00F17D38">
        <w:rPr>
          <w:noProof/>
        </w:rPr>
        <w:t>: p. 215-260.</w:t>
      </w:r>
    </w:p>
    <w:p w14:paraId="57D6D246" w14:textId="7F76A74F"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91202C">
      <w:footerReference w:type="default" r:id="rId22"/>
      <w:pgSz w:w="11900" w:h="16840"/>
      <w:pgMar w:top="1440" w:right="1797" w:bottom="1440" w:left="1797" w:header="709" w:footer="1134"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53713C" w:rsidRDefault="0053713C" w:rsidP="00D00443">
      <w:r>
        <w:separator/>
      </w:r>
    </w:p>
  </w:endnote>
  <w:endnote w:type="continuationSeparator" w:id="0">
    <w:p w14:paraId="7BF6819B" w14:textId="77777777" w:rsidR="0053713C" w:rsidRDefault="0053713C"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53713C" w:rsidRPr="00326A8E" w:rsidRDefault="0053713C"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E1579B">
      <w:rPr>
        <w:rStyle w:val="PageNumber"/>
        <w:rFonts w:ascii="Times New Roman" w:hAnsi="Times New Roman" w:cs="Times New Roman"/>
        <w:noProof/>
      </w:rPr>
      <w:t>16</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53713C" w:rsidRDefault="0053713C" w:rsidP="00D00443">
      <w:r>
        <w:separator/>
      </w:r>
    </w:p>
  </w:footnote>
  <w:footnote w:type="continuationSeparator" w:id="0">
    <w:p w14:paraId="4BA9F06E" w14:textId="77777777" w:rsidR="0053713C" w:rsidRDefault="0053713C" w:rsidP="00D00443">
      <w:r>
        <w:continuationSeparator/>
      </w:r>
    </w:p>
  </w:footnote>
  <w:footnote w:id="1">
    <w:p w14:paraId="0F37FFFA" w14:textId="351973A4" w:rsidR="0053713C" w:rsidRDefault="0053713C">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53713C" w:rsidRDefault="0053713C">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73B"/>
    <w:multiLevelType w:val="hybridMultilevel"/>
    <w:tmpl w:val="4518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E23DC3"/>
    <w:multiLevelType w:val="multilevel"/>
    <w:tmpl w:val="3376C24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6AF86946"/>
    <w:multiLevelType w:val="hybridMultilevel"/>
    <w:tmpl w:val="BD865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B3C39D0"/>
    <w:multiLevelType w:val="hybridMultilevel"/>
    <w:tmpl w:val="3376C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2F9069F"/>
    <w:multiLevelType w:val="hybridMultilevel"/>
    <w:tmpl w:val="EFF41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FB7056"/>
    <w:multiLevelType w:val="hybridMultilevel"/>
    <w:tmpl w:val="CB0C1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5"/>
  </w:num>
  <w:num w:numId="4">
    <w:abstractNumId w:val="8"/>
  </w:num>
  <w:num w:numId="5">
    <w:abstractNumId w:val="0"/>
  </w:num>
  <w:num w:numId="6">
    <w:abstractNumId w:val="6"/>
  </w:num>
  <w:num w:numId="7">
    <w:abstractNumId w:val="1"/>
  </w:num>
  <w:num w:numId="8">
    <w:abstractNumId w:val="12"/>
  </w:num>
  <w:num w:numId="9">
    <w:abstractNumId w:val="9"/>
  </w:num>
  <w:num w:numId="10">
    <w:abstractNumId w:val="3"/>
  </w:num>
  <w:num w:numId="11">
    <w:abstractNumId w:val="10"/>
  </w:num>
  <w:num w:numId="12">
    <w:abstractNumId w:val="14"/>
  </w:num>
  <w:num w:numId="13">
    <w:abstractNumId w:val="5"/>
  </w:num>
  <w:num w:numId="14">
    <w:abstractNumId w:val="11"/>
  </w:num>
  <w:num w:numId="15">
    <w:abstractNumId w:val="4"/>
  </w:num>
  <w:num w:numId="16">
    <w:abstractNumId w:val="16"/>
  </w:num>
  <w:num w:numId="17">
    <w:abstractNumId w:val="2"/>
  </w:num>
  <w:num w:numId="18">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defaultTabStop w:val="720"/>
  <w:drawingGridHorizontalSpacing w:val="181"/>
  <w:drawingGridVerticalSpacing w:val="181"/>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1&lt;/item&gt;&lt;item&gt;56&lt;/item&gt;&lt;item&gt;57&lt;/item&gt;&lt;item&gt;58&lt;/item&gt;&lt;item&gt;60&lt;/item&gt;&lt;item&gt;61&lt;/item&gt;&lt;item&gt;62&lt;/item&gt;&lt;item&gt;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967"/>
    <w:rsid w:val="00002C08"/>
    <w:rsid w:val="00004864"/>
    <w:rsid w:val="0000566A"/>
    <w:rsid w:val="00005FB7"/>
    <w:rsid w:val="00006DA1"/>
    <w:rsid w:val="0000786D"/>
    <w:rsid w:val="000119B8"/>
    <w:rsid w:val="00011C1E"/>
    <w:rsid w:val="0001208F"/>
    <w:rsid w:val="00012632"/>
    <w:rsid w:val="00012D03"/>
    <w:rsid w:val="00014556"/>
    <w:rsid w:val="00014778"/>
    <w:rsid w:val="000156E9"/>
    <w:rsid w:val="00017555"/>
    <w:rsid w:val="00017B30"/>
    <w:rsid w:val="00017D25"/>
    <w:rsid w:val="00020BF0"/>
    <w:rsid w:val="000216E0"/>
    <w:rsid w:val="00021B2C"/>
    <w:rsid w:val="0002200A"/>
    <w:rsid w:val="00022853"/>
    <w:rsid w:val="000249B0"/>
    <w:rsid w:val="00026B52"/>
    <w:rsid w:val="0003037C"/>
    <w:rsid w:val="000306F6"/>
    <w:rsid w:val="00030C7C"/>
    <w:rsid w:val="00032015"/>
    <w:rsid w:val="000321C6"/>
    <w:rsid w:val="00032718"/>
    <w:rsid w:val="00034D9F"/>
    <w:rsid w:val="00035A64"/>
    <w:rsid w:val="00035BBC"/>
    <w:rsid w:val="00035DD0"/>
    <w:rsid w:val="00035E33"/>
    <w:rsid w:val="00037AB5"/>
    <w:rsid w:val="000435EB"/>
    <w:rsid w:val="00043D78"/>
    <w:rsid w:val="00043F2D"/>
    <w:rsid w:val="00045692"/>
    <w:rsid w:val="00046007"/>
    <w:rsid w:val="000467DF"/>
    <w:rsid w:val="00047939"/>
    <w:rsid w:val="00047FFA"/>
    <w:rsid w:val="00050FCE"/>
    <w:rsid w:val="00054416"/>
    <w:rsid w:val="000547D2"/>
    <w:rsid w:val="0005526C"/>
    <w:rsid w:val="0005552B"/>
    <w:rsid w:val="000569F3"/>
    <w:rsid w:val="0005742D"/>
    <w:rsid w:val="00057805"/>
    <w:rsid w:val="00057B53"/>
    <w:rsid w:val="00060287"/>
    <w:rsid w:val="00061573"/>
    <w:rsid w:val="00061BF7"/>
    <w:rsid w:val="00061C01"/>
    <w:rsid w:val="00062A8A"/>
    <w:rsid w:val="00063724"/>
    <w:rsid w:val="00063F0F"/>
    <w:rsid w:val="000651BB"/>
    <w:rsid w:val="00070601"/>
    <w:rsid w:val="00071021"/>
    <w:rsid w:val="0007130B"/>
    <w:rsid w:val="00073C04"/>
    <w:rsid w:val="00073FD5"/>
    <w:rsid w:val="0007407D"/>
    <w:rsid w:val="00074562"/>
    <w:rsid w:val="000745B4"/>
    <w:rsid w:val="00074803"/>
    <w:rsid w:val="00075E43"/>
    <w:rsid w:val="00075EF5"/>
    <w:rsid w:val="00076F7B"/>
    <w:rsid w:val="0008153F"/>
    <w:rsid w:val="00081AC3"/>
    <w:rsid w:val="00081B54"/>
    <w:rsid w:val="0008307A"/>
    <w:rsid w:val="0008320A"/>
    <w:rsid w:val="00083A3B"/>
    <w:rsid w:val="0008592A"/>
    <w:rsid w:val="0008654C"/>
    <w:rsid w:val="000868E5"/>
    <w:rsid w:val="000919D2"/>
    <w:rsid w:val="00092142"/>
    <w:rsid w:val="00092A63"/>
    <w:rsid w:val="00092DAB"/>
    <w:rsid w:val="00093346"/>
    <w:rsid w:val="00093AA6"/>
    <w:rsid w:val="00093F99"/>
    <w:rsid w:val="000943FA"/>
    <w:rsid w:val="00094594"/>
    <w:rsid w:val="00094F3C"/>
    <w:rsid w:val="00095217"/>
    <w:rsid w:val="0009576A"/>
    <w:rsid w:val="000963E1"/>
    <w:rsid w:val="00096CB2"/>
    <w:rsid w:val="000A0818"/>
    <w:rsid w:val="000A26B3"/>
    <w:rsid w:val="000A38AF"/>
    <w:rsid w:val="000A44C8"/>
    <w:rsid w:val="000A509A"/>
    <w:rsid w:val="000A61D0"/>
    <w:rsid w:val="000A646E"/>
    <w:rsid w:val="000A69D8"/>
    <w:rsid w:val="000A6B0B"/>
    <w:rsid w:val="000A78D3"/>
    <w:rsid w:val="000A7B47"/>
    <w:rsid w:val="000B08DA"/>
    <w:rsid w:val="000B0FDC"/>
    <w:rsid w:val="000B1455"/>
    <w:rsid w:val="000B1816"/>
    <w:rsid w:val="000B21B1"/>
    <w:rsid w:val="000B2314"/>
    <w:rsid w:val="000B3D08"/>
    <w:rsid w:val="000B4D07"/>
    <w:rsid w:val="000B50AE"/>
    <w:rsid w:val="000B55F1"/>
    <w:rsid w:val="000B6D83"/>
    <w:rsid w:val="000B6FB8"/>
    <w:rsid w:val="000B7266"/>
    <w:rsid w:val="000C153E"/>
    <w:rsid w:val="000C30EA"/>
    <w:rsid w:val="000C3CFD"/>
    <w:rsid w:val="000C4713"/>
    <w:rsid w:val="000C4A6A"/>
    <w:rsid w:val="000C4A8C"/>
    <w:rsid w:val="000C5557"/>
    <w:rsid w:val="000C5D5E"/>
    <w:rsid w:val="000C64B4"/>
    <w:rsid w:val="000C7539"/>
    <w:rsid w:val="000D00B2"/>
    <w:rsid w:val="000D141B"/>
    <w:rsid w:val="000D1B7C"/>
    <w:rsid w:val="000D283A"/>
    <w:rsid w:val="000D3A24"/>
    <w:rsid w:val="000D4BA6"/>
    <w:rsid w:val="000D53EA"/>
    <w:rsid w:val="000D6D20"/>
    <w:rsid w:val="000E0DCB"/>
    <w:rsid w:val="000E1042"/>
    <w:rsid w:val="000E1122"/>
    <w:rsid w:val="000E16FF"/>
    <w:rsid w:val="000E1D0C"/>
    <w:rsid w:val="000E33CB"/>
    <w:rsid w:val="000E3666"/>
    <w:rsid w:val="000E4081"/>
    <w:rsid w:val="000E41E7"/>
    <w:rsid w:val="000E635A"/>
    <w:rsid w:val="000E6569"/>
    <w:rsid w:val="000E6A6D"/>
    <w:rsid w:val="000E7027"/>
    <w:rsid w:val="000E7E30"/>
    <w:rsid w:val="000F064F"/>
    <w:rsid w:val="000F079B"/>
    <w:rsid w:val="000F1492"/>
    <w:rsid w:val="000F2666"/>
    <w:rsid w:val="000F30E3"/>
    <w:rsid w:val="000F46B9"/>
    <w:rsid w:val="000F4FDD"/>
    <w:rsid w:val="000F59E2"/>
    <w:rsid w:val="000F7F1C"/>
    <w:rsid w:val="00101107"/>
    <w:rsid w:val="00101981"/>
    <w:rsid w:val="00104ABB"/>
    <w:rsid w:val="00104DDD"/>
    <w:rsid w:val="001052D9"/>
    <w:rsid w:val="001058DD"/>
    <w:rsid w:val="00105DC5"/>
    <w:rsid w:val="00106B66"/>
    <w:rsid w:val="00111255"/>
    <w:rsid w:val="00111B86"/>
    <w:rsid w:val="001126B3"/>
    <w:rsid w:val="00113A2A"/>
    <w:rsid w:val="0011491A"/>
    <w:rsid w:val="001156F5"/>
    <w:rsid w:val="00116C89"/>
    <w:rsid w:val="001217EC"/>
    <w:rsid w:val="001221B4"/>
    <w:rsid w:val="001236C0"/>
    <w:rsid w:val="001252C5"/>
    <w:rsid w:val="00125C61"/>
    <w:rsid w:val="001264E7"/>
    <w:rsid w:val="00130770"/>
    <w:rsid w:val="00130A30"/>
    <w:rsid w:val="00130B95"/>
    <w:rsid w:val="00131001"/>
    <w:rsid w:val="001334EF"/>
    <w:rsid w:val="0013414A"/>
    <w:rsid w:val="00134DAA"/>
    <w:rsid w:val="0013553C"/>
    <w:rsid w:val="00136467"/>
    <w:rsid w:val="00136A97"/>
    <w:rsid w:val="0013735B"/>
    <w:rsid w:val="00140012"/>
    <w:rsid w:val="00140BF0"/>
    <w:rsid w:val="00141F78"/>
    <w:rsid w:val="00142C4E"/>
    <w:rsid w:val="00142EAA"/>
    <w:rsid w:val="00145C12"/>
    <w:rsid w:val="00146639"/>
    <w:rsid w:val="0014674A"/>
    <w:rsid w:val="00147817"/>
    <w:rsid w:val="00147FB0"/>
    <w:rsid w:val="0015035A"/>
    <w:rsid w:val="00150677"/>
    <w:rsid w:val="001507C1"/>
    <w:rsid w:val="00150CD1"/>
    <w:rsid w:val="00151B72"/>
    <w:rsid w:val="001522BC"/>
    <w:rsid w:val="0015254F"/>
    <w:rsid w:val="00154188"/>
    <w:rsid w:val="0015714E"/>
    <w:rsid w:val="00160FA2"/>
    <w:rsid w:val="00160FBE"/>
    <w:rsid w:val="001628C6"/>
    <w:rsid w:val="001628E8"/>
    <w:rsid w:val="001633AA"/>
    <w:rsid w:val="001637F7"/>
    <w:rsid w:val="00163DAF"/>
    <w:rsid w:val="00164710"/>
    <w:rsid w:val="0016480B"/>
    <w:rsid w:val="00165812"/>
    <w:rsid w:val="001666E4"/>
    <w:rsid w:val="0016784E"/>
    <w:rsid w:val="00167D9D"/>
    <w:rsid w:val="00170848"/>
    <w:rsid w:val="0017182C"/>
    <w:rsid w:val="00171970"/>
    <w:rsid w:val="0017276E"/>
    <w:rsid w:val="00172901"/>
    <w:rsid w:val="001731B7"/>
    <w:rsid w:val="00173492"/>
    <w:rsid w:val="001737C8"/>
    <w:rsid w:val="00174099"/>
    <w:rsid w:val="00174663"/>
    <w:rsid w:val="001750BE"/>
    <w:rsid w:val="00175B7F"/>
    <w:rsid w:val="00176547"/>
    <w:rsid w:val="00176D9E"/>
    <w:rsid w:val="00176DE1"/>
    <w:rsid w:val="001770AB"/>
    <w:rsid w:val="001778BA"/>
    <w:rsid w:val="00180061"/>
    <w:rsid w:val="00180384"/>
    <w:rsid w:val="00180705"/>
    <w:rsid w:val="00182046"/>
    <w:rsid w:val="00182841"/>
    <w:rsid w:val="00182CAF"/>
    <w:rsid w:val="00182CF1"/>
    <w:rsid w:val="00183091"/>
    <w:rsid w:val="0018372F"/>
    <w:rsid w:val="001840F2"/>
    <w:rsid w:val="0018670A"/>
    <w:rsid w:val="00186E0C"/>
    <w:rsid w:val="001872FB"/>
    <w:rsid w:val="00191A0F"/>
    <w:rsid w:val="00193471"/>
    <w:rsid w:val="00194D48"/>
    <w:rsid w:val="00195211"/>
    <w:rsid w:val="00196723"/>
    <w:rsid w:val="0019680C"/>
    <w:rsid w:val="00197709"/>
    <w:rsid w:val="001A07EC"/>
    <w:rsid w:val="001A1062"/>
    <w:rsid w:val="001A12B5"/>
    <w:rsid w:val="001A2294"/>
    <w:rsid w:val="001A2E02"/>
    <w:rsid w:val="001A3C67"/>
    <w:rsid w:val="001A3DCD"/>
    <w:rsid w:val="001A4323"/>
    <w:rsid w:val="001A4BE4"/>
    <w:rsid w:val="001A5E02"/>
    <w:rsid w:val="001A664C"/>
    <w:rsid w:val="001A68C5"/>
    <w:rsid w:val="001B162F"/>
    <w:rsid w:val="001B1C75"/>
    <w:rsid w:val="001B1FC5"/>
    <w:rsid w:val="001B2590"/>
    <w:rsid w:val="001B2978"/>
    <w:rsid w:val="001B3439"/>
    <w:rsid w:val="001B3B4D"/>
    <w:rsid w:val="001B3E01"/>
    <w:rsid w:val="001B4714"/>
    <w:rsid w:val="001B5D9E"/>
    <w:rsid w:val="001B6FE1"/>
    <w:rsid w:val="001B7BE7"/>
    <w:rsid w:val="001C11BE"/>
    <w:rsid w:val="001C1603"/>
    <w:rsid w:val="001C30EE"/>
    <w:rsid w:val="001C3507"/>
    <w:rsid w:val="001C47F0"/>
    <w:rsid w:val="001C4E4B"/>
    <w:rsid w:val="001C5DA2"/>
    <w:rsid w:val="001C6BDA"/>
    <w:rsid w:val="001C73FF"/>
    <w:rsid w:val="001C7C27"/>
    <w:rsid w:val="001D10DC"/>
    <w:rsid w:val="001D1EA4"/>
    <w:rsid w:val="001D2A46"/>
    <w:rsid w:val="001D2C36"/>
    <w:rsid w:val="001D4ADC"/>
    <w:rsid w:val="001D535D"/>
    <w:rsid w:val="001E0A37"/>
    <w:rsid w:val="001E1010"/>
    <w:rsid w:val="001E23D2"/>
    <w:rsid w:val="001E3219"/>
    <w:rsid w:val="001E38C5"/>
    <w:rsid w:val="001E3997"/>
    <w:rsid w:val="001E5F4A"/>
    <w:rsid w:val="001E634D"/>
    <w:rsid w:val="001E654C"/>
    <w:rsid w:val="001E6FEA"/>
    <w:rsid w:val="001F0373"/>
    <w:rsid w:val="001F3971"/>
    <w:rsid w:val="001F3EAE"/>
    <w:rsid w:val="001F44FF"/>
    <w:rsid w:val="001F4A6A"/>
    <w:rsid w:val="001F4E8D"/>
    <w:rsid w:val="001F5719"/>
    <w:rsid w:val="001F5A8D"/>
    <w:rsid w:val="001F5D5A"/>
    <w:rsid w:val="002005D9"/>
    <w:rsid w:val="0020096D"/>
    <w:rsid w:val="00201197"/>
    <w:rsid w:val="00201348"/>
    <w:rsid w:val="002028C9"/>
    <w:rsid w:val="002038B3"/>
    <w:rsid w:val="00203A62"/>
    <w:rsid w:val="00204896"/>
    <w:rsid w:val="00204C68"/>
    <w:rsid w:val="00204F44"/>
    <w:rsid w:val="002111F5"/>
    <w:rsid w:val="00211BE3"/>
    <w:rsid w:val="00212C24"/>
    <w:rsid w:val="0021446D"/>
    <w:rsid w:val="00214713"/>
    <w:rsid w:val="00214B2F"/>
    <w:rsid w:val="002152A3"/>
    <w:rsid w:val="002152E6"/>
    <w:rsid w:val="002156ED"/>
    <w:rsid w:val="00217282"/>
    <w:rsid w:val="0022105A"/>
    <w:rsid w:val="00221184"/>
    <w:rsid w:val="002218D4"/>
    <w:rsid w:val="002228B4"/>
    <w:rsid w:val="002259EE"/>
    <w:rsid w:val="002266F3"/>
    <w:rsid w:val="0023017D"/>
    <w:rsid w:val="002313C0"/>
    <w:rsid w:val="002314E3"/>
    <w:rsid w:val="00232ADE"/>
    <w:rsid w:val="00233CE9"/>
    <w:rsid w:val="0023413E"/>
    <w:rsid w:val="00234EDF"/>
    <w:rsid w:val="00235F79"/>
    <w:rsid w:val="00236008"/>
    <w:rsid w:val="00236995"/>
    <w:rsid w:val="0023726F"/>
    <w:rsid w:val="00240AED"/>
    <w:rsid w:val="00240FCA"/>
    <w:rsid w:val="00241405"/>
    <w:rsid w:val="00243519"/>
    <w:rsid w:val="00243AE2"/>
    <w:rsid w:val="00244297"/>
    <w:rsid w:val="00244C62"/>
    <w:rsid w:val="00245535"/>
    <w:rsid w:val="00246B79"/>
    <w:rsid w:val="00246CDA"/>
    <w:rsid w:val="002504D1"/>
    <w:rsid w:val="0025140B"/>
    <w:rsid w:val="0025142D"/>
    <w:rsid w:val="00251477"/>
    <w:rsid w:val="00251D49"/>
    <w:rsid w:val="00253510"/>
    <w:rsid w:val="00253B2B"/>
    <w:rsid w:val="00254091"/>
    <w:rsid w:val="00254CE7"/>
    <w:rsid w:val="00256404"/>
    <w:rsid w:val="00257AC5"/>
    <w:rsid w:val="00257B35"/>
    <w:rsid w:val="002602B9"/>
    <w:rsid w:val="00260EE0"/>
    <w:rsid w:val="00261120"/>
    <w:rsid w:val="00261BFD"/>
    <w:rsid w:val="00261F80"/>
    <w:rsid w:val="00262E88"/>
    <w:rsid w:val="00271482"/>
    <w:rsid w:val="00273492"/>
    <w:rsid w:val="00273FB1"/>
    <w:rsid w:val="00274C93"/>
    <w:rsid w:val="00274DEC"/>
    <w:rsid w:val="00276244"/>
    <w:rsid w:val="00276EFC"/>
    <w:rsid w:val="00277FCC"/>
    <w:rsid w:val="002807E2"/>
    <w:rsid w:val="002818D5"/>
    <w:rsid w:val="00282B1B"/>
    <w:rsid w:val="00283B44"/>
    <w:rsid w:val="00284662"/>
    <w:rsid w:val="002857A2"/>
    <w:rsid w:val="00285A4C"/>
    <w:rsid w:val="002908EC"/>
    <w:rsid w:val="002912B3"/>
    <w:rsid w:val="002913E5"/>
    <w:rsid w:val="00292609"/>
    <w:rsid w:val="0029456E"/>
    <w:rsid w:val="00294A6E"/>
    <w:rsid w:val="002950F9"/>
    <w:rsid w:val="0029708A"/>
    <w:rsid w:val="002A0E27"/>
    <w:rsid w:val="002A1B45"/>
    <w:rsid w:val="002A1E23"/>
    <w:rsid w:val="002A2157"/>
    <w:rsid w:val="002A2758"/>
    <w:rsid w:val="002A28CE"/>
    <w:rsid w:val="002A2FD0"/>
    <w:rsid w:val="002A318D"/>
    <w:rsid w:val="002A356E"/>
    <w:rsid w:val="002A40AC"/>
    <w:rsid w:val="002A7DD7"/>
    <w:rsid w:val="002B0A88"/>
    <w:rsid w:val="002B0D19"/>
    <w:rsid w:val="002B262B"/>
    <w:rsid w:val="002B2B32"/>
    <w:rsid w:val="002B32C8"/>
    <w:rsid w:val="002B4AAC"/>
    <w:rsid w:val="002B4C4B"/>
    <w:rsid w:val="002B4DA1"/>
    <w:rsid w:val="002B54DD"/>
    <w:rsid w:val="002B5FB5"/>
    <w:rsid w:val="002B6211"/>
    <w:rsid w:val="002B640D"/>
    <w:rsid w:val="002B689E"/>
    <w:rsid w:val="002B7074"/>
    <w:rsid w:val="002B7087"/>
    <w:rsid w:val="002B7165"/>
    <w:rsid w:val="002B79B6"/>
    <w:rsid w:val="002C0D2F"/>
    <w:rsid w:val="002C0DA6"/>
    <w:rsid w:val="002C0F8D"/>
    <w:rsid w:val="002C2493"/>
    <w:rsid w:val="002C31B4"/>
    <w:rsid w:val="002C593C"/>
    <w:rsid w:val="002C5970"/>
    <w:rsid w:val="002D06D0"/>
    <w:rsid w:val="002D2210"/>
    <w:rsid w:val="002D2F04"/>
    <w:rsid w:val="002D300A"/>
    <w:rsid w:val="002D3605"/>
    <w:rsid w:val="002D4636"/>
    <w:rsid w:val="002D466A"/>
    <w:rsid w:val="002D4A21"/>
    <w:rsid w:val="002D57DA"/>
    <w:rsid w:val="002D6CE5"/>
    <w:rsid w:val="002D6FC2"/>
    <w:rsid w:val="002D7243"/>
    <w:rsid w:val="002D72B8"/>
    <w:rsid w:val="002D75F2"/>
    <w:rsid w:val="002E1103"/>
    <w:rsid w:val="002E2401"/>
    <w:rsid w:val="002E30A7"/>
    <w:rsid w:val="002E3AAD"/>
    <w:rsid w:val="002E5191"/>
    <w:rsid w:val="002E5F0D"/>
    <w:rsid w:val="002E6946"/>
    <w:rsid w:val="002E7C7E"/>
    <w:rsid w:val="002E7DAB"/>
    <w:rsid w:val="002F018B"/>
    <w:rsid w:val="002F01FC"/>
    <w:rsid w:val="002F25C0"/>
    <w:rsid w:val="002F3AF8"/>
    <w:rsid w:val="002F401C"/>
    <w:rsid w:val="002F41CD"/>
    <w:rsid w:val="002F4F93"/>
    <w:rsid w:val="002F590B"/>
    <w:rsid w:val="002F6094"/>
    <w:rsid w:val="002F7448"/>
    <w:rsid w:val="003008F1"/>
    <w:rsid w:val="00300953"/>
    <w:rsid w:val="003013E5"/>
    <w:rsid w:val="00301A17"/>
    <w:rsid w:val="00301E22"/>
    <w:rsid w:val="00303014"/>
    <w:rsid w:val="00303B35"/>
    <w:rsid w:val="003047E8"/>
    <w:rsid w:val="003058CE"/>
    <w:rsid w:val="00306AF0"/>
    <w:rsid w:val="003117D1"/>
    <w:rsid w:val="00311F72"/>
    <w:rsid w:val="00313DF1"/>
    <w:rsid w:val="003140B4"/>
    <w:rsid w:val="0031450F"/>
    <w:rsid w:val="00314D61"/>
    <w:rsid w:val="00315E71"/>
    <w:rsid w:val="00316369"/>
    <w:rsid w:val="00317FE3"/>
    <w:rsid w:val="00320875"/>
    <w:rsid w:val="0032087A"/>
    <w:rsid w:val="00320A3B"/>
    <w:rsid w:val="00320A43"/>
    <w:rsid w:val="00321904"/>
    <w:rsid w:val="0032449D"/>
    <w:rsid w:val="00324E8D"/>
    <w:rsid w:val="003259F0"/>
    <w:rsid w:val="00326A8E"/>
    <w:rsid w:val="00326B55"/>
    <w:rsid w:val="00330658"/>
    <w:rsid w:val="0033211A"/>
    <w:rsid w:val="0033226B"/>
    <w:rsid w:val="00332D62"/>
    <w:rsid w:val="00332DDD"/>
    <w:rsid w:val="00332E8C"/>
    <w:rsid w:val="00333E91"/>
    <w:rsid w:val="0033447C"/>
    <w:rsid w:val="003346CA"/>
    <w:rsid w:val="00336001"/>
    <w:rsid w:val="00336113"/>
    <w:rsid w:val="003364E0"/>
    <w:rsid w:val="0033671F"/>
    <w:rsid w:val="0033685C"/>
    <w:rsid w:val="003378B2"/>
    <w:rsid w:val="003403E1"/>
    <w:rsid w:val="0034063B"/>
    <w:rsid w:val="00342FB8"/>
    <w:rsid w:val="00343112"/>
    <w:rsid w:val="0034367B"/>
    <w:rsid w:val="003437C0"/>
    <w:rsid w:val="0034386D"/>
    <w:rsid w:val="00345139"/>
    <w:rsid w:val="00346369"/>
    <w:rsid w:val="003472CB"/>
    <w:rsid w:val="00350224"/>
    <w:rsid w:val="0035117B"/>
    <w:rsid w:val="003514C0"/>
    <w:rsid w:val="003515BE"/>
    <w:rsid w:val="00353761"/>
    <w:rsid w:val="00354C5B"/>
    <w:rsid w:val="00356F1F"/>
    <w:rsid w:val="00357F9A"/>
    <w:rsid w:val="00360080"/>
    <w:rsid w:val="00360839"/>
    <w:rsid w:val="00362840"/>
    <w:rsid w:val="0036319F"/>
    <w:rsid w:val="0036327E"/>
    <w:rsid w:val="00363F8D"/>
    <w:rsid w:val="00365DA2"/>
    <w:rsid w:val="00366050"/>
    <w:rsid w:val="00366685"/>
    <w:rsid w:val="00367A22"/>
    <w:rsid w:val="00370079"/>
    <w:rsid w:val="0037290E"/>
    <w:rsid w:val="00373A5D"/>
    <w:rsid w:val="00373CE5"/>
    <w:rsid w:val="00375787"/>
    <w:rsid w:val="0037699E"/>
    <w:rsid w:val="003774BE"/>
    <w:rsid w:val="0038096D"/>
    <w:rsid w:val="003817F7"/>
    <w:rsid w:val="003825BC"/>
    <w:rsid w:val="00386EE6"/>
    <w:rsid w:val="003871E7"/>
    <w:rsid w:val="00391DFD"/>
    <w:rsid w:val="00392A06"/>
    <w:rsid w:val="003932E3"/>
    <w:rsid w:val="003948B2"/>
    <w:rsid w:val="00394992"/>
    <w:rsid w:val="00395B33"/>
    <w:rsid w:val="00395FC5"/>
    <w:rsid w:val="0039608D"/>
    <w:rsid w:val="00396F61"/>
    <w:rsid w:val="0039738B"/>
    <w:rsid w:val="003A0351"/>
    <w:rsid w:val="003A0F7C"/>
    <w:rsid w:val="003A12AD"/>
    <w:rsid w:val="003A1728"/>
    <w:rsid w:val="003A36BA"/>
    <w:rsid w:val="003A3E95"/>
    <w:rsid w:val="003A73A7"/>
    <w:rsid w:val="003B0EBE"/>
    <w:rsid w:val="003B1C67"/>
    <w:rsid w:val="003B4034"/>
    <w:rsid w:val="003B495A"/>
    <w:rsid w:val="003B4AC8"/>
    <w:rsid w:val="003B4EAD"/>
    <w:rsid w:val="003B60AF"/>
    <w:rsid w:val="003B7088"/>
    <w:rsid w:val="003B7096"/>
    <w:rsid w:val="003B769F"/>
    <w:rsid w:val="003B7B36"/>
    <w:rsid w:val="003C0627"/>
    <w:rsid w:val="003C1893"/>
    <w:rsid w:val="003C2F52"/>
    <w:rsid w:val="003C33E2"/>
    <w:rsid w:val="003C3D9A"/>
    <w:rsid w:val="003C4396"/>
    <w:rsid w:val="003C43CD"/>
    <w:rsid w:val="003C594E"/>
    <w:rsid w:val="003C6A25"/>
    <w:rsid w:val="003C7F52"/>
    <w:rsid w:val="003D1196"/>
    <w:rsid w:val="003D12D0"/>
    <w:rsid w:val="003D1EB7"/>
    <w:rsid w:val="003D2F50"/>
    <w:rsid w:val="003D403C"/>
    <w:rsid w:val="003D45BE"/>
    <w:rsid w:val="003D4D79"/>
    <w:rsid w:val="003D5739"/>
    <w:rsid w:val="003D592B"/>
    <w:rsid w:val="003D6061"/>
    <w:rsid w:val="003D789E"/>
    <w:rsid w:val="003E0970"/>
    <w:rsid w:val="003E2E1C"/>
    <w:rsid w:val="003E330E"/>
    <w:rsid w:val="003E3753"/>
    <w:rsid w:val="003E4121"/>
    <w:rsid w:val="003E5A47"/>
    <w:rsid w:val="003E5C51"/>
    <w:rsid w:val="003E639B"/>
    <w:rsid w:val="003E747C"/>
    <w:rsid w:val="003E7F75"/>
    <w:rsid w:val="003F0806"/>
    <w:rsid w:val="003F146E"/>
    <w:rsid w:val="003F221D"/>
    <w:rsid w:val="003F2277"/>
    <w:rsid w:val="003F276A"/>
    <w:rsid w:val="003F2EDA"/>
    <w:rsid w:val="003F3DCC"/>
    <w:rsid w:val="003F57BA"/>
    <w:rsid w:val="003F72FE"/>
    <w:rsid w:val="0040149A"/>
    <w:rsid w:val="0040305D"/>
    <w:rsid w:val="0040316A"/>
    <w:rsid w:val="0040334A"/>
    <w:rsid w:val="00405AFF"/>
    <w:rsid w:val="00406474"/>
    <w:rsid w:val="004068CD"/>
    <w:rsid w:val="00406D60"/>
    <w:rsid w:val="00407A11"/>
    <w:rsid w:val="00407BFA"/>
    <w:rsid w:val="0041132A"/>
    <w:rsid w:val="00411D34"/>
    <w:rsid w:val="00414D7B"/>
    <w:rsid w:val="0041541C"/>
    <w:rsid w:val="00416118"/>
    <w:rsid w:val="00416761"/>
    <w:rsid w:val="00421AEE"/>
    <w:rsid w:val="00422B9E"/>
    <w:rsid w:val="00423109"/>
    <w:rsid w:val="00424A24"/>
    <w:rsid w:val="00424E92"/>
    <w:rsid w:val="00426129"/>
    <w:rsid w:val="004272E1"/>
    <w:rsid w:val="00427D8D"/>
    <w:rsid w:val="004303D1"/>
    <w:rsid w:val="00430A12"/>
    <w:rsid w:val="00431AC2"/>
    <w:rsid w:val="00431EB7"/>
    <w:rsid w:val="00432217"/>
    <w:rsid w:val="00432F23"/>
    <w:rsid w:val="0043358C"/>
    <w:rsid w:val="00433A83"/>
    <w:rsid w:val="00433B7B"/>
    <w:rsid w:val="00433F98"/>
    <w:rsid w:val="00434235"/>
    <w:rsid w:val="004357A0"/>
    <w:rsid w:val="00435976"/>
    <w:rsid w:val="00436436"/>
    <w:rsid w:val="00437485"/>
    <w:rsid w:val="00440789"/>
    <w:rsid w:val="00440C43"/>
    <w:rsid w:val="004421B5"/>
    <w:rsid w:val="004422E1"/>
    <w:rsid w:val="00442771"/>
    <w:rsid w:val="00443415"/>
    <w:rsid w:val="00443BFD"/>
    <w:rsid w:val="004454B2"/>
    <w:rsid w:val="004455F4"/>
    <w:rsid w:val="00451463"/>
    <w:rsid w:val="004526A1"/>
    <w:rsid w:val="004544C1"/>
    <w:rsid w:val="00454583"/>
    <w:rsid w:val="00455867"/>
    <w:rsid w:val="00455872"/>
    <w:rsid w:val="00455BF2"/>
    <w:rsid w:val="00455FE8"/>
    <w:rsid w:val="00456179"/>
    <w:rsid w:val="00456488"/>
    <w:rsid w:val="00457174"/>
    <w:rsid w:val="00460637"/>
    <w:rsid w:val="00460991"/>
    <w:rsid w:val="00460FA2"/>
    <w:rsid w:val="00461805"/>
    <w:rsid w:val="00461CE5"/>
    <w:rsid w:val="00461F1B"/>
    <w:rsid w:val="00462759"/>
    <w:rsid w:val="00462CA3"/>
    <w:rsid w:val="00462DCE"/>
    <w:rsid w:val="0046338F"/>
    <w:rsid w:val="00463A16"/>
    <w:rsid w:val="00463A1F"/>
    <w:rsid w:val="00463A39"/>
    <w:rsid w:val="00463BB4"/>
    <w:rsid w:val="004646BC"/>
    <w:rsid w:val="00465D93"/>
    <w:rsid w:val="00466E11"/>
    <w:rsid w:val="00467F1B"/>
    <w:rsid w:val="0047030E"/>
    <w:rsid w:val="0047095D"/>
    <w:rsid w:val="00470B1F"/>
    <w:rsid w:val="004715FB"/>
    <w:rsid w:val="00473119"/>
    <w:rsid w:val="004749DC"/>
    <w:rsid w:val="0047581B"/>
    <w:rsid w:val="00475840"/>
    <w:rsid w:val="00475BDC"/>
    <w:rsid w:val="00476F4B"/>
    <w:rsid w:val="00477B3E"/>
    <w:rsid w:val="004807A3"/>
    <w:rsid w:val="00481178"/>
    <w:rsid w:val="004812B8"/>
    <w:rsid w:val="00481A6C"/>
    <w:rsid w:val="00481BB7"/>
    <w:rsid w:val="00481BF8"/>
    <w:rsid w:val="00482ACE"/>
    <w:rsid w:val="00483514"/>
    <w:rsid w:val="004868E2"/>
    <w:rsid w:val="004874FD"/>
    <w:rsid w:val="00487897"/>
    <w:rsid w:val="00490F9F"/>
    <w:rsid w:val="0049130F"/>
    <w:rsid w:val="00491695"/>
    <w:rsid w:val="004950A5"/>
    <w:rsid w:val="00495634"/>
    <w:rsid w:val="00495C01"/>
    <w:rsid w:val="00496F39"/>
    <w:rsid w:val="004A0977"/>
    <w:rsid w:val="004A203A"/>
    <w:rsid w:val="004A3323"/>
    <w:rsid w:val="004A3795"/>
    <w:rsid w:val="004A3D6C"/>
    <w:rsid w:val="004A3DCE"/>
    <w:rsid w:val="004A511C"/>
    <w:rsid w:val="004A5806"/>
    <w:rsid w:val="004A5A7D"/>
    <w:rsid w:val="004A62ED"/>
    <w:rsid w:val="004A6A27"/>
    <w:rsid w:val="004B0021"/>
    <w:rsid w:val="004B12AE"/>
    <w:rsid w:val="004B20C5"/>
    <w:rsid w:val="004B21DB"/>
    <w:rsid w:val="004B3867"/>
    <w:rsid w:val="004B3A67"/>
    <w:rsid w:val="004B3AD6"/>
    <w:rsid w:val="004B4EB0"/>
    <w:rsid w:val="004B5E5D"/>
    <w:rsid w:val="004B6669"/>
    <w:rsid w:val="004B6D9F"/>
    <w:rsid w:val="004B7BA3"/>
    <w:rsid w:val="004B7FE0"/>
    <w:rsid w:val="004C0570"/>
    <w:rsid w:val="004C0B24"/>
    <w:rsid w:val="004C0FEB"/>
    <w:rsid w:val="004C1CF1"/>
    <w:rsid w:val="004C27A0"/>
    <w:rsid w:val="004C5021"/>
    <w:rsid w:val="004C7765"/>
    <w:rsid w:val="004D083E"/>
    <w:rsid w:val="004D0F92"/>
    <w:rsid w:val="004D1189"/>
    <w:rsid w:val="004D25F5"/>
    <w:rsid w:val="004D2D1E"/>
    <w:rsid w:val="004D3356"/>
    <w:rsid w:val="004D4134"/>
    <w:rsid w:val="004D4656"/>
    <w:rsid w:val="004D4773"/>
    <w:rsid w:val="004D4AD8"/>
    <w:rsid w:val="004D6683"/>
    <w:rsid w:val="004D6B06"/>
    <w:rsid w:val="004D6DB4"/>
    <w:rsid w:val="004D7BD5"/>
    <w:rsid w:val="004E092C"/>
    <w:rsid w:val="004E0BD9"/>
    <w:rsid w:val="004E1CC3"/>
    <w:rsid w:val="004E36CD"/>
    <w:rsid w:val="004E44D3"/>
    <w:rsid w:val="004E4789"/>
    <w:rsid w:val="004E4BE8"/>
    <w:rsid w:val="004E513D"/>
    <w:rsid w:val="004E60A2"/>
    <w:rsid w:val="004E7DB1"/>
    <w:rsid w:val="004E7FAF"/>
    <w:rsid w:val="004F12BE"/>
    <w:rsid w:val="004F12C5"/>
    <w:rsid w:val="004F1760"/>
    <w:rsid w:val="004F1801"/>
    <w:rsid w:val="004F2705"/>
    <w:rsid w:val="004F5051"/>
    <w:rsid w:val="004F58FF"/>
    <w:rsid w:val="004F5A37"/>
    <w:rsid w:val="004F712C"/>
    <w:rsid w:val="004F770C"/>
    <w:rsid w:val="005005FA"/>
    <w:rsid w:val="00500739"/>
    <w:rsid w:val="00501193"/>
    <w:rsid w:val="005012B9"/>
    <w:rsid w:val="00501C19"/>
    <w:rsid w:val="00503910"/>
    <w:rsid w:val="00503C69"/>
    <w:rsid w:val="00505604"/>
    <w:rsid w:val="00507163"/>
    <w:rsid w:val="00513078"/>
    <w:rsid w:val="005134DF"/>
    <w:rsid w:val="00513C44"/>
    <w:rsid w:val="00513F62"/>
    <w:rsid w:val="00514A78"/>
    <w:rsid w:val="00515EFB"/>
    <w:rsid w:val="0051703E"/>
    <w:rsid w:val="00517A07"/>
    <w:rsid w:val="00517C43"/>
    <w:rsid w:val="00520880"/>
    <w:rsid w:val="005230F5"/>
    <w:rsid w:val="00523ADC"/>
    <w:rsid w:val="00523F13"/>
    <w:rsid w:val="00523F79"/>
    <w:rsid w:val="0052410F"/>
    <w:rsid w:val="005241B9"/>
    <w:rsid w:val="00526EDC"/>
    <w:rsid w:val="00527049"/>
    <w:rsid w:val="00527563"/>
    <w:rsid w:val="00527571"/>
    <w:rsid w:val="00530047"/>
    <w:rsid w:val="005305A4"/>
    <w:rsid w:val="00530D64"/>
    <w:rsid w:val="00531438"/>
    <w:rsid w:val="00531632"/>
    <w:rsid w:val="00531651"/>
    <w:rsid w:val="005318F6"/>
    <w:rsid w:val="00532229"/>
    <w:rsid w:val="005336A0"/>
    <w:rsid w:val="0053405C"/>
    <w:rsid w:val="005340D3"/>
    <w:rsid w:val="005340FF"/>
    <w:rsid w:val="00534AD0"/>
    <w:rsid w:val="00535018"/>
    <w:rsid w:val="005353A3"/>
    <w:rsid w:val="0053713C"/>
    <w:rsid w:val="005378F5"/>
    <w:rsid w:val="0054052D"/>
    <w:rsid w:val="0054085E"/>
    <w:rsid w:val="00540E81"/>
    <w:rsid w:val="00540FE8"/>
    <w:rsid w:val="00541148"/>
    <w:rsid w:val="00542842"/>
    <w:rsid w:val="00542E35"/>
    <w:rsid w:val="0054421F"/>
    <w:rsid w:val="00545BE2"/>
    <w:rsid w:val="00545E48"/>
    <w:rsid w:val="0054645B"/>
    <w:rsid w:val="0054653E"/>
    <w:rsid w:val="0054728C"/>
    <w:rsid w:val="00551C62"/>
    <w:rsid w:val="00553100"/>
    <w:rsid w:val="005534BC"/>
    <w:rsid w:val="00553B19"/>
    <w:rsid w:val="00553BAC"/>
    <w:rsid w:val="005541B0"/>
    <w:rsid w:val="00554722"/>
    <w:rsid w:val="00554E5E"/>
    <w:rsid w:val="005554FE"/>
    <w:rsid w:val="00555629"/>
    <w:rsid w:val="005562FF"/>
    <w:rsid w:val="00556810"/>
    <w:rsid w:val="005568E7"/>
    <w:rsid w:val="00556C30"/>
    <w:rsid w:val="00557354"/>
    <w:rsid w:val="00561A53"/>
    <w:rsid w:val="0056244C"/>
    <w:rsid w:val="00562561"/>
    <w:rsid w:val="00563FDE"/>
    <w:rsid w:val="00566244"/>
    <w:rsid w:val="0056675C"/>
    <w:rsid w:val="00566995"/>
    <w:rsid w:val="00566AA1"/>
    <w:rsid w:val="00567483"/>
    <w:rsid w:val="005677FC"/>
    <w:rsid w:val="00567947"/>
    <w:rsid w:val="00570BF6"/>
    <w:rsid w:val="005739B2"/>
    <w:rsid w:val="00574B01"/>
    <w:rsid w:val="005763F5"/>
    <w:rsid w:val="00576775"/>
    <w:rsid w:val="00576F95"/>
    <w:rsid w:val="0058081A"/>
    <w:rsid w:val="00581145"/>
    <w:rsid w:val="00581292"/>
    <w:rsid w:val="00581BD2"/>
    <w:rsid w:val="00581C7A"/>
    <w:rsid w:val="005822D4"/>
    <w:rsid w:val="0058372A"/>
    <w:rsid w:val="0058376C"/>
    <w:rsid w:val="00583E71"/>
    <w:rsid w:val="005845C9"/>
    <w:rsid w:val="0058516D"/>
    <w:rsid w:val="005851CC"/>
    <w:rsid w:val="00585FD0"/>
    <w:rsid w:val="005869AA"/>
    <w:rsid w:val="00587B25"/>
    <w:rsid w:val="00587F48"/>
    <w:rsid w:val="00592F69"/>
    <w:rsid w:val="0059409D"/>
    <w:rsid w:val="005948F4"/>
    <w:rsid w:val="00594EF5"/>
    <w:rsid w:val="00595E79"/>
    <w:rsid w:val="00597A89"/>
    <w:rsid w:val="00597AFA"/>
    <w:rsid w:val="00597BD8"/>
    <w:rsid w:val="00597F30"/>
    <w:rsid w:val="005A06AD"/>
    <w:rsid w:val="005A18A3"/>
    <w:rsid w:val="005A35BE"/>
    <w:rsid w:val="005A53CF"/>
    <w:rsid w:val="005A58B6"/>
    <w:rsid w:val="005A5C88"/>
    <w:rsid w:val="005B0D6E"/>
    <w:rsid w:val="005B1372"/>
    <w:rsid w:val="005B1ACF"/>
    <w:rsid w:val="005B22AB"/>
    <w:rsid w:val="005B342E"/>
    <w:rsid w:val="005B4B64"/>
    <w:rsid w:val="005B6350"/>
    <w:rsid w:val="005B6E27"/>
    <w:rsid w:val="005B7A73"/>
    <w:rsid w:val="005C021C"/>
    <w:rsid w:val="005C03F2"/>
    <w:rsid w:val="005C0EEA"/>
    <w:rsid w:val="005C10EB"/>
    <w:rsid w:val="005C140C"/>
    <w:rsid w:val="005C2BFF"/>
    <w:rsid w:val="005C3122"/>
    <w:rsid w:val="005C3A5D"/>
    <w:rsid w:val="005C49B4"/>
    <w:rsid w:val="005D14E6"/>
    <w:rsid w:val="005D1AE5"/>
    <w:rsid w:val="005D314C"/>
    <w:rsid w:val="005D5093"/>
    <w:rsid w:val="005D628A"/>
    <w:rsid w:val="005D7117"/>
    <w:rsid w:val="005D74CC"/>
    <w:rsid w:val="005D7586"/>
    <w:rsid w:val="005E097F"/>
    <w:rsid w:val="005E188C"/>
    <w:rsid w:val="005E2F09"/>
    <w:rsid w:val="005E2F56"/>
    <w:rsid w:val="005E3257"/>
    <w:rsid w:val="005E3EED"/>
    <w:rsid w:val="005E4570"/>
    <w:rsid w:val="005E4E01"/>
    <w:rsid w:val="005F05C3"/>
    <w:rsid w:val="005F05E3"/>
    <w:rsid w:val="005F0D7D"/>
    <w:rsid w:val="005F1A25"/>
    <w:rsid w:val="005F209A"/>
    <w:rsid w:val="005F2654"/>
    <w:rsid w:val="005F2752"/>
    <w:rsid w:val="005F455A"/>
    <w:rsid w:val="005F4CB1"/>
    <w:rsid w:val="005F4D55"/>
    <w:rsid w:val="005F66E6"/>
    <w:rsid w:val="005F6CDD"/>
    <w:rsid w:val="005F7412"/>
    <w:rsid w:val="005F7A2E"/>
    <w:rsid w:val="005F7A78"/>
    <w:rsid w:val="005F7F94"/>
    <w:rsid w:val="0060099C"/>
    <w:rsid w:val="00601C86"/>
    <w:rsid w:val="00602BFC"/>
    <w:rsid w:val="0060336A"/>
    <w:rsid w:val="00603823"/>
    <w:rsid w:val="00603B18"/>
    <w:rsid w:val="0060432F"/>
    <w:rsid w:val="006047BC"/>
    <w:rsid w:val="00604C0F"/>
    <w:rsid w:val="00607246"/>
    <w:rsid w:val="00610032"/>
    <w:rsid w:val="00610052"/>
    <w:rsid w:val="006125C5"/>
    <w:rsid w:val="00612FCB"/>
    <w:rsid w:val="006135B1"/>
    <w:rsid w:val="006138F3"/>
    <w:rsid w:val="00613D09"/>
    <w:rsid w:val="006142A0"/>
    <w:rsid w:val="00614E79"/>
    <w:rsid w:val="00620BB5"/>
    <w:rsid w:val="006218A5"/>
    <w:rsid w:val="0062401B"/>
    <w:rsid w:val="00624B2F"/>
    <w:rsid w:val="0062603A"/>
    <w:rsid w:val="00630BA9"/>
    <w:rsid w:val="00631442"/>
    <w:rsid w:val="00631BEF"/>
    <w:rsid w:val="00632017"/>
    <w:rsid w:val="00632357"/>
    <w:rsid w:val="00632BEB"/>
    <w:rsid w:val="006330FB"/>
    <w:rsid w:val="006336AF"/>
    <w:rsid w:val="00633A00"/>
    <w:rsid w:val="00633B09"/>
    <w:rsid w:val="00636148"/>
    <w:rsid w:val="0063680C"/>
    <w:rsid w:val="00637894"/>
    <w:rsid w:val="006407A1"/>
    <w:rsid w:val="006419C0"/>
    <w:rsid w:val="006424AA"/>
    <w:rsid w:val="00643485"/>
    <w:rsid w:val="00644987"/>
    <w:rsid w:val="00644E67"/>
    <w:rsid w:val="0064635D"/>
    <w:rsid w:val="0064656B"/>
    <w:rsid w:val="0064764A"/>
    <w:rsid w:val="006511AD"/>
    <w:rsid w:val="0065195E"/>
    <w:rsid w:val="00652636"/>
    <w:rsid w:val="006542BA"/>
    <w:rsid w:val="0065453A"/>
    <w:rsid w:val="00654D61"/>
    <w:rsid w:val="006550E9"/>
    <w:rsid w:val="00655495"/>
    <w:rsid w:val="0065578B"/>
    <w:rsid w:val="00656D2B"/>
    <w:rsid w:val="006577EE"/>
    <w:rsid w:val="0066089F"/>
    <w:rsid w:val="00660F99"/>
    <w:rsid w:val="00660FC2"/>
    <w:rsid w:val="00661084"/>
    <w:rsid w:val="00661331"/>
    <w:rsid w:val="00662338"/>
    <w:rsid w:val="006633E0"/>
    <w:rsid w:val="006635C6"/>
    <w:rsid w:val="00663DDC"/>
    <w:rsid w:val="006652F0"/>
    <w:rsid w:val="0066537A"/>
    <w:rsid w:val="0066545F"/>
    <w:rsid w:val="00665C9D"/>
    <w:rsid w:val="00665F76"/>
    <w:rsid w:val="0066665E"/>
    <w:rsid w:val="00666B21"/>
    <w:rsid w:val="006671EE"/>
    <w:rsid w:val="0066737A"/>
    <w:rsid w:val="00670BFD"/>
    <w:rsid w:val="00672C91"/>
    <w:rsid w:val="006737FB"/>
    <w:rsid w:val="00673883"/>
    <w:rsid w:val="00674651"/>
    <w:rsid w:val="0067647F"/>
    <w:rsid w:val="00677E00"/>
    <w:rsid w:val="00680152"/>
    <w:rsid w:val="00680166"/>
    <w:rsid w:val="00680599"/>
    <w:rsid w:val="00681069"/>
    <w:rsid w:val="006816FE"/>
    <w:rsid w:val="00682166"/>
    <w:rsid w:val="00682785"/>
    <w:rsid w:val="006829AC"/>
    <w:rsid w:val="00682C8C"/>
    <w:rsid w:val="0068334E"/>
    <w:rsid w:val="00683B58"/>
    <w:rsid w:val="00683D64"/>
    <w:rsid w:val="00684FEA"/>
    <w:rsid w:val="00685BDF"/>
    <w:rsid w:val="00685C9C"/>
    <w:rsid w:val="00685D7D"/>
    <w:rsid w:val="00685DCC"/>
    <w:rsid w:val="006861E4"/>
    <w:rsid w:val="006868F0"/>
    <w:rsid w:val="00686E88"/>
    <w:rsid w:val="00687D6B"/>
    <w:rsid w:val="006901B0"/>
    <w:rsid w:val="00690292"/>
    <w:rsid w:val="00691582"/>
    <w:rsid w:val="006920AF"/>
    <w:rsid w:val="00692A19"/>
    <w:rsid w:val="006938FB"/>
    <w:rsid w:val="006953A7"/>
    <w:rsid w:val="00695875"/>
    <w:rsid w:val="00695CF2"/>
    <w:rsid w:val="00697827"/>
    <w:rsid w:val="00697CA2"/>
    <w:rsid w:val="006A151C"/>
    <w:rsid w:val="006A1590"/>
    <w:rsid w:val="006A177E"/>
    <w:rsid w:val="006A1BE2"/>
    <w:rsid w:val="006A1D06"/>
    <w:rsid w:val="006A4553"/>
    <w:rsid w:val="006B109F"/>
    <w:rsid w:val="006B1B0D"/>
    <w:rsid w:val="006B22A4"/>
    <w:rsid w:val="006B2D95"/>
    <w:rsid w:val="006B3674"/>
    <w:rsid w:val="006B3EAD"/>
    <w:rsid w:val="006B5ECB"/>
    <w:rsid w:val="006B64F2"/>
    <w:rsid w:val="006B6A2D"/>
    <w:rsid w:val="006B6C72"/>
    <w:rsid w:val="006B6ED6"/>
    <w:rsid w:val="006B7458"/>
    <w:rsid w:val="006C012B"/>
    <w:rsid w:val="006C166C"/>
    <w:rsid w:val="006C1A87"/>
    <w:rsid w:val="006C1DA7"/>
    <w:rsid w:val="006C262F"/>
    <w:rsid w:val="006C3480"/>
    <w:rsid w:val="006C4E8F"/>
    <w:rsid w:val="006C6BDA"/>
    <w:rsid w:val="006C6FAB"/>
    <w:rsid w:val="006C72E3"/>
    <w:rsid w:val="006C7AF7"/>
    <w:rsid w:val="006C7E60"/>
    <w:rsid w:val="006D0880"/>
    <w:rsid w:val="006D14E2"/>
    <w:rsid w:val="006D1A0B"/>
    <w:rsid w:val="006D27BD"/>
    <w:rsid w:val="006D3A7F"/>
    <w:rsid w:val="006D42C4"/>
    <w:rsid w:val="006D4629"/>
    <w:rsid w:val="006D4B9D"/>
    <w:rsid w:val="006D5383"/>
    <w:rsid w:val="006E0E20"/>
    <w:rsid w:val="006E1131"/>
    <w:rsid w:val="006E1B4C"/>
    <w:rsid w:val="006E1F11"/>
    <w:rsid w:val="006E28A0"/>
    <w:rsid w:val="006E2936"/>
    <w:rsid w:val="006E3810"/>
    <w:rsid w:val="006E3989"/>
    <w:rsid w:val="006E47DB"/>
    <w:rsid w:val="006E4811"/>
    <w:rsid w:val="006E512A"/>
    <w:rsid w:val="006E5606"/>
    <w:rsid w:val="006E5904"/>
    <w:rsid w:val="006E6CDD"/>
    <w:rsid w:val="006F00B9"/>
    <w:rsid w:val="006F0121"/>
    <w:rsid w:val="006F013B"/>
    <w:rsid w:val="006F07C9"/>
    <w:rsid w:val="006F0896"/>
    <w:rsid w:val="006F0C15"/>
    <w:rsid w:val="006F10A7"/>
    <w:rsid w:val="006F15D8"/>
    <w:rsid w:val="006F1C91"/>
    <w:rsid w:val="006F1FE5"/>
    <w:rsid w:val="006F2E3D"/>
    <w:rsid w:val="006F4F88"/>
    <w:rsid w:val="006F562E"/>
    <w:rsid w:val="006F5982"/>
    <w:rsid w:val="006F5F5A"/>
    <w:rsid w:val="006F68E5"/>
    <w:rsid w:val="006F6CF4"/>
    <w:rsid w:val="006F72ED"/>
    <w:rsid w:val="006F79D2"/>
    <w:rsid w:val="006F7D4D"/>
    <w:rsid w:val="006F7D7B"/>
    <w:rsid w:val="006F7EDF"/>
    <w:rsid w:val="00700A39"/>
    <w:rsid w:val="007016A8"/>
    <w:rsid w:val="00701D41"/>
    <w:rsid w:val="00703DC8"/>
    <w:rsid w:val="00703FF2"/>
    <w:rsid w:val="007048EE"/>
    <w:rsid w:val="00705BD2"/>
    <w:rsid w:val="00705C47"/>
    <w:rsid w:val="007064CC"/>
    <w:rsid w:val="0070690A"/>
    <w:rsid w:val="00710E5C"/>
    <w:rsid w:val="0071237C"/>
    <w:rsid w:val="0071303A"/>
    <w:rsid w:val="007138E4"/>
    <w:rsid w:val="00713B97"/>
    <w:rsid w:val="00714848"/>
    <w:rsid w:val="007159CD"/>
    <w:rsid w:val="007214D3"/>
    <w:rsid w:val="00721C6E"/>
    <w:rsid w:val="007222DF"/>
    <w:rsid w:val="00722686"/>
    <w:rsid w:val="007231CE"/>
    <w:rsid w:val="00724344"/>
    <w:rsid w:val="007246C0"/>
    <w:rsid w:val="007249A6"/>
    <w:rsid w:val="00724C47"/>
    <w:rsid w:val="00724D40"/>
    <w:rsid w:val="00725276"/>
    <w:rsid w:val="00726D6F"/>
    <w:rsid w:val="00727A8B"/>
    <w:rsid w:val="00730468"/>
    <w:rsid w:val="007307A0"/>
    <w:rsid w:val="00730BE5"/>
    <w:rsid w:val="00730D20"/>
    <w:rsid w:val="007324D8"/>
    <w:rsid w:val="0073299C"/>
    <w:rsid w:val="00732C5C"/>
    <w:rsid w:val="00733369"/>
    <w:rsid w:val="00733382"/>
    <w:rsid w:val="007345EA"/>
    <w:rsid w:val="007348D5"/>
    <w:rsid w:val="007370F1"/>
    <w:rsid w:val="007371AD"/>
    <w:rsid w:val="00737C1D"/>
    <w:rsid w:val="00741013"/>
    <w:rsid w:val="0074150F"/>
    <w:rsid w:val="00742776"/>
    <w:rsid w:val="00742C8F"/>
    <w:rsid w:val="00742E4B"/>
    <w:rsid w:val="00744B23"/>
    <w:rsid w:val="007468BB"/>
    <w:rsid w:val="00746B25"/>
    <w:rsid w:val="00747443"/>
    <w:rsid w:val="00747D17"/>
    <w:rsid w:val="00750D8B"/>
    <w:rsid w:val="00751697"/>
    <w:rsid w:val="00751D83"/>
    <w:rsid w:val="00752557"/>
    <w:rsid w:val="007527FD"/>
    <w:rsid w:val="00754686"/>
    <w:rsid w:val="00754CE0"/>
    <w:rsid w:val="00754DB5"/>
    <w:rsid w:val="0075573F"/>
    <w:rsid w:val="00756529"/>
    <w:rsid w:val="00757464"/>
    <w:rsid w:val="00757F6A"/>
    <w:rsid w:val="007604B2"/>
    <w:rsid w:val="00760D58"/>
    <w:rsid w:val="0076117C"/>
    <w:rsid w:val="007616F5"/>
    <w:rsid w:val="00762711"/>
    <w:rsid w:val="0076284D"/>
    <w:rsid w:val="00763B0B"/>
    <w:rsid w:val="00763E8B"/>
    <w:rsid w:val="00765A13"/>
    <w:rsid w:val="0076677A"/>
    <w:rsid w:val="00766A13"/>
    <w:rsid w:val="00770B2D"/>
    <w:rsid w:val="007716F9"/>
    <w:rsid w:val="007729D3"/>
    <w:rsid w:val="007759C6"/>
    <w:rsid w:val="00775F1C"/>
    <w:rsid w:val="0077614B"/>
    <w:rsid w:val="00776F7D"/>
    <w:rsid w:val="0077778C"/>
    <w:rsid w:val="0077792C"/>
    <w:rsid w:val="00777E46"/>
    <w:rsid w:val="00780210"/>
    <w:rsid w:val="007817E4"/>
    <w:rsid w:val="007819FD"/>
    <w:rsid w:val="00782315"/>
    <w:rsid w:val="00782661"/>
    <w:rsid w:val="007826E5"/>
    <w:rsid w:val="007827A7"/>
    <w:rsid w:val="00782999"/>
    <w:rsid w:val="007831C2"/>
    <w:rsid w:val="007840D0"/>
    <w:rsid w:val="00784665"/>
    <w:rsid w:val="00784B7D"/>
    <w:rsid w:val="00784B96"/>
    <w:rsid w:val="00785628"/>
    <w:rsid w:val="00785F5A"/>
    <w:rsid w:val="00793180"/>
    <w:rsid w:val="00793AB9"/>
    <w:rsid w:val="00793F60"/>
    <w:rsid w:val="00794609"/>
    <w:rsid w:val="0079480F"/>
    <w:rsid w:val="007949B8"/>
    <w:rsid w:val="0079615D"/>
    <w:rsid w:val="007961AD"/>
    <w:rsid w:val="00796860"/>
    <w:rsid w:val="007A171A"/>
    <w:rsid w:val="007A1909"/>
    <w:rsid w:val="007A1A5D"/>
    <w:rsid w:val="007A22F8"/>
    <w:rsid w:val="007A3B27"/>
    <w:rsid w:val="007A40D1"/>
    <w:rsid w:val="007A4D8F"/>
    <w:rsid w:val="007A682D"/>
    <w:rsid w:val="007A7190"/>
    <w:rsid w:val="007A7947"/>
    <w:rsid w:val="007B0C63"/>
    <w:rsid w:val="007B124F"/>
    <w:rsid w:val="007B1684"/>
    <w:rsid w:val="007B244E"/>
    <w:rsid w:val="007B2772"/>
    <w:rsid w:val="007B2B07"/>
    <w:rsid w:val="007B3A80"/>
    <w:rsid w:val="007B3D20"/>
    <w:rsid w:val="007B42E3"/>
    <w:rsid w:val="007B4C36"/>
    <w:rsid w:val="007B4D26"/>
    <w:rsid w:val="007B5022"/>
    <w:rsid w:val="007B5FD9"/>
    <w:rsid w:val="007B6086"/>
    <w:rsid w:val="007B6763"/>
    <w:rsid w:val="007B7AA7"/>
    <w:rsid w:val="007B7D13"/>
    <w:rsid w:val="007B7EBD"/>
    <w:rsid w:val="007C1A87"/>
    <w:rsid w:val="007C1DE9"/>
    <w:rsid w:val="007C3CDA"/>
    <w:rsid w:val="007C3D27"/>
    <w:rsid w:val="007C439F"/>
    <w:rsid w:val="007C44BC"/>
    <w:rsid w:val="007C5004"/>
    <w:rsid w:val="007C5228"/>
    <w:rsid w:val="007C612E"/>
    <w:rsid w:val="007C6C65"/>
    <w:rsid w:val="007D252E"/>
    <w:rsid w:val="007D2F30"/>
    <w:rsid w:val="007D373D"/>
    <w:rsid w:val="007D38B6"/>
    <w:rsid w:val="007D433D"/>
    <w:rsid w:val="007D49EB"/>
    <w:rsid w:val="007D5FD9"/>
    <w:rsid w:val="007D7232"/>
    <w:rsid w:val="007D78A0"/>
    <w:rsid w:val="007E0B87"/>
    <w:rsid w:val="007E10D3"/>
    <w:rsid w:val="007E1E9F"/>
    <w:rsid w:val="007E2186"/>
    <w:rsid w:val="007E2518"/>
    <w:rsid w:val="007E4838"/>
    <w:rsid w:val="007E48BD"/>
    <w:rsid w:val="007E4B58"/>
    <w:rsid w:val="007E5411"/>
    <w:rsid w:val="007E73D3"/>
    <w:rsid w:val="007F02C6"/>
    <w:rsid w:val="007F336C"/>
    <w:rsid w:val="007F4E89"/>
    <w:rsid w:val="007F5064"/>
    <w:rsid w:val="007F50DB"/>
    <w:rsid w:val="007F51F9"/>
    <w:rsid w:val="007F617B"/>
    <w:rsid w:val="007F619A"/>
    <w:rsid w:val="007F7735"/>
    <w:rsid w:val="007F7856"/>
    <w:rsid w:val="007F7911"/>
    <w:rsid w:val="007F7C4A"/>
    <w:rsid w:val="0080194E"/>
    <w:rsid w:val="00802154"/>
    <w:rsid w:val="00803DD5"/>
    <w:rsid w:val="00804F5B"/>
    <w:rsid w:val="00804FF1"/>
    <w:rsid w:val="00805F80"/>
    <w:rsid w:val="008078CB"/>
    <w:rsid w:val="00807AF2"/>
    <w:rsid w:val="008121ED"/>
    <w:rsid w:val="00812DF8"/>
    <w:rsid w:val="00814065"/>
    <w:rsid w:val="008141F3"/>
    <w:rsid w:val="008148E0"/>
    <w:rsid w:val="008150BC"/>
    <w:rsid w:val="00815AE1"/>
    <w:rsid w:val="0081637D"/>
    <w:rsid w:val="00816EB6"/>
    <w:rsid w:val="00817102"/>
    <w:rsid w:val="00820546"/>
    <w:rsid w:val="00820F6E"/>
    <w:rsid w:val="00820F82"/>
    <w:rsid w:val="00821CC4"/>
    <w:rsid w:val="00822D6B"/>
    <w:rsid w:val="00822F25"/>
    <w:rsid w:val="008235FC"/>
    <w:rsid w:val="008249FD"/>
    <w:rsid w:val="00824D88"/>
    <w:rsid w:val="008262C7"/>
    <w:rsid w:val="00827107"/>
    <w:rsid w:val="00827425"/>
    <w:rsid w:val="00827F7B"/>
    <w:rsid w:val="008300FC"/>
    <w:rsid w:val="008308BB"/>
    <w:rsid w:val="00831394"/>
    <w:rsid w:val="00831D3A"/>
    <w:rsid w:val="00831F64"/>
    <w:rsid w:val="00832ACA"/>
    <w:rsid w:val="00833595"/>
    <w:rsid w:val="00833EFD"/>
    <w:rsid w:val="00834E68"/>
    <w:rsid w:val="00835CB6"/>
    <w:rsid w:val="008404B4"/>
    <w:rsid w:val="00843357"/>
    <w:rsid w:val="008443B5"/>
    <w:rsid w:val="0084498B"/>
    <w:rsid w:val="00845669"/>
    <w:rsid w:val="0084588F"/>
    <w:rsid w:val="00845FCB"/>
    <w:rsid w:val="00846104"/>
    <w:rsid w:val="0084774C"/>
    <w:rsid w:val="00850997"/>
    <w:rsid w:val="008511A3"/>
    <w:rsid w:val="00851A8C"/>
    <w:rsid w:val="0085299C"/>
    <w:rsid w:val="00853904"/>
    <w:rsid w:val="008549B2"/>
    <w:rsid w:val="00856837"/>
    <w:rsid w:val="008576CA"/>
    <w:rsid w:val="00857B91"/>
    <w:rsid w:val="00860EAC"/>
    <w:rsid w:val="008612E2"/>
    <w:rsid w:val="0086192C"/>
    <w:rsid w:val="00863316"/>
    <w:rsid w:val="00863C87"/>
    <w:rsid w:val="0086415E"/>
    <w:rsid w:val="00864EEA"/>
    <w:rsid w:val="00865DA8"/>
    <w:rsid w:val="00866566"/>
    <w:rsid w:val="00866AFB"/>
    <w:rsid w:val="00866E02"/>
    <w:rsid w:val="0086798B"/>
    <w:rsid w:val="00867E54"/>
    <w:rsid w:val="00870835"/>
    <w:rsid w:val="00870FA5"/>
    <w:rsid w:val="00871441"/>
    <w:rsid w:val="00871B01"/>
    <w:rsid w:val="008723F9"/>
    <w:rsid w:val="00873759"/>
    <w:rsid w:val="008741F1"/>
    <w:rsid w:val="00874381"/>
    <w:rsid w:val="00874403"/>
    <w:rsid w:val="00875004"/>
    <w:rsid w:val="0087589F"/>
    <w:rsid w:val="00875B4D"/>
    <w:rsid w:val="0087615F"/>
    <w:rsid w:val="008765E7"/>
    <w:rsid w:val="00876B26"/>
    <w:rsid w:val="00877156"/>
    <w:rsid w:val="00882049"/>
    <w:rsid w:val="00882608"/>
    <w:rsid w:val="00884A16"/>
    <w:rsid w:val="00884F13"/>
    <w:rsid w:val="00885477"/>
    <w:rsid w:val="00885DC7"/>
    <w:rsid w:val="00886693"/>
    <w:rsid w:val="008868A8"/>
    <w:rsid w:val="00887B84"/>
    <w:rsid w:val="00887EA8"/>
    <w:rsid w:val="00890983"/>
    <w:rsid w:val="00890AEE"/>
    <w:rsid w:val="008911DF"/>
    <w:rsid w:val="008913B1"/>
    <w:rsid w:val="008921EA"/>
    <w:rsid w:val="008928E9"/>
    <w:rsid w:val="00893E75"/>
    <w:rsid w:val="008942EE"/>
    <w:rsid w:val="00894601"/>
    <w:rsid w:val="008951B6"/>
    <w:rsid w:val="008955E9"/>
    <w:rsid w:val="008962B8"/>
    <w:rsid w:val="008964D8"/>
    <w:rsid w:val="008964FB"/>
    <w:rsid w:val="008A0C2C"/>
    <w:rsid w:val="008A2023"/>
    <w:rsid w:val="008A2E4D"/>
    <w:rsid w:val="008A30EE"/>
    <w:rsid w:val="008A3482"/>
    <w:rsid w:val="008A7F3A"/>
    <w:rsid w:val="008B196C"/>
    <w:rsid w:val="008B1D37"/>
    <w:rsid w:val="008B2CE6"/>
    <w:rsid w:val="008B3B27"/>
    <w:rsid w:val="008B3E72"/>
    <w:rsid w:val="008B40B8"/>
    <w:rsid w:val="008B5008"/>
    <w:rsid w:val="008B6D2B"/>
    <w:rsid w:val="008B7C55"/>
    <w:rsid w:val="008C0CF0"/>
    <w:rsid w:val="008C1549"/>
    <w:rsid w:val="008C1BB5"/>
    <w:rsid w:val="008C1F3E"/>
    <w:rsid w:val="008C31C6"/>
    <w:rsid w:val="008C33A6"/>
    <w:rsid w:val="008C33BD"/>
    <w:rsid w:val="008C3C90"/>
    <w:rsid w:val="008C444F"/>
    <w:rsid w:val="008C45FB"/>
    <w:rsid w:val="008C4A1E"/>
    <w:rsid w:val="008C4AFC"/>
    <w:rsid w:val="008C61EA"/>
    <w:rsid w:val="008C6AE3"/>
    <w:rsid w:val="008C6D0B"/>
    <w:rsid w:val="008D0FAE"/>
    <w:rsid w:val="008D163C"/>
    <w:rsid w:val="008D2BC4"/>
    <w:rsid w:val="008D448B"/>
    <w:rsid w:val="008D487F"/>
    <w:rsid w:val="008D6C30"/>
    <w:rsid w:val="008D74C6"/>
    <w:rsid w:val="008E0285"/>
    <w:rsid w:val="008E0E02"/>
    <w:rsid w:val="008E38BB"/>
    <w:rsid w:val="008E3AC8"/>
    <w:rsid w:val="008E3BC8"/>
    <w:rsid w:val="008E3C73"/>
    <w:rsid w:val="008E63F4"/>
    <w:rsid w:val="008E6BF1"/>
    <w:rsid w:val="008F05B3"/>
    <w:rsid w:val="008F0E0A"/>
    <w:rsid w:val="008F1D2F"/>
    <w:rsid w:val="008F1E20"/>
    <w:rsid w:val="008F2435"/>
    <w:rsid w:val="008F5257"/>
    <w:rsid w:val="008F5522"/>
    <w:rsid w:val="008F7452"/>
    <w:rsid w:val="008F7CEE"/>
    <w:rsid w:val="009016BF"/>
    <w:rsid w:val="009019ED"/>
    <w:rsid w:val="009026EA"/>
    <w:rsid w:val="00902CFC"/>
    <w:rsid w:val="00903848"/>
    <w:rsid w:val="00903C5E"/>
    <w:rsid w:val="00904098"/>
    <w:rsid w:val="00904AFE"/>
    <w:rsid w:val="00904E54"/>
    <w:rsid w:val="00905131"/>
    <w:rsid w:val="009052F2"/>
    <w:rsid w:val="00905523"/>
    <w:rsid w:val="00905689"/>
    <w:rsid w:val="009073E7"/>
    <w:rsid w:val="00907B12"/>
    <w:rsid w:val="00910019"/>
    <w:rsid w:val="00910D26"/>
    <w:rsid w:val="009117E7"/>
    <w:rsid w:val="00911843"/>
    <w:rsid w:val="00911FE2"/>
    <w:rsid w:val="0091202C"/>
    <w:rsid w:val="0091232E"/>
    <w:rsid w:val="00912AA4"/>
    <w:rsid w:val="00913493"/>
    <w:rsid w:val="009137FD"/>
    <w:rsid w:val="00915A6B"/>
    <w:rsid w:val="0091691A"/>
    <w:rsid w:val="00916D68"/>
    <w:rsid w:val="00916F34"/>
    <w:rsid w:val="00920A06"/>
    <w:rsid w:val="00921297"/>
    <w:rsid w:val="009216BF"/>
    <w:rsid w:val="0092206E"/>
    <w:rsid w:val="00922534"/>
    <w:rsid w:val="00922DB9"/>
    <w:rsid w:val="0092410F"/>
    <w:rsid w:val="00925AA4"/>
    <w:rsid w:val="00925BDC"/>
    <w:rsid w:val="009260F6"/>
    <w:rsid w:val="009266A9"/>
    <w:rsid w:val="00926AF8"/>
    <w:rsid w:val="00930174"/>
    <w:rsid w:val="009302D3"/>
    <w:rsid w:val="0093137D"/>
    <w:rsid w:val="00931987"/>
    <w:rsid w:val="0093323B"/>
    <w:rsid w:val="009333FA"/>
    <w:rsid w:val="0093357E"/>
    <w:rsid w:val="00934149"/>
    <w:rsid w:val="00934D4C"/>
    <w:rsid w:val="0093501C"/>
    <w:rsid w:val="009354F1"/>
    <w:rsid w:val="00935A13"/>
    <w:rsid w:val="0094060B"/>
    <w:rsid w:val="00940856"/>
    <w:rsid w:val="009424A3"/>
    <w:rsid w:val="0094250B"/>
    <w:rsid w:val="00943931"/>
    <w:rsid w:val="00944BD4"/>
    <w:rsid w:val="00946003"/>
    <w:rsid w:val="00946FC4"/>
    <w:rsid w:val="00947425"/>
    <w:rsid w:val="00947E56"/>
    <w:rsid w:val="00950C34"/>
    <w:rsid w:val="00950D35"/>
    <w:rsid w:val="00951A22"/>
    <w:rsid w:val="00952F52"/>
    <w:rsid w:val="00957958"/>
    <w:rsid w:val="009611B3"/>
    <w:rsid w:val="009612CC"/>
    <w:rsid w:val="009618BB"/>
    <w:rsid w:val="00962155"/>
    <w:rsid w:val="00962529"/>
    <w:rsid w:val="00962826"/>
    <w:rsid w:val="009632CF"/>
    <w:rsid w:val="009632E7"/>
    <w:rsid w:val="00963C41"/>
    <w:rsid w:val="00963DD4"/>
    <w:rsid w:val="00964EBE"/>
    <w:rsid w:val="009669AE"/>
    <w:rsid w:val="00967966"/>
    <w:rsid w:val="00967C44"/>
    <w:rsid w:val="00967D6B"/>
    <w:rsid w:val="00967E58"/>
    <w:rsid w:val="009700C1"/>
    <w:rsid w:val="00970B7E"/>
    <w:rsid w:val="009713FC"/>
    <w:rsid w:val="00971D16"/>
    <w:rsid w:val="009739F3"/>
    <w:rsid w:val="00973E03"/>
    <w:rsid w:val="009746C8"/>
    <w:rsid w:val="00975156"/>
    <w:rsid w:val="00976D44"/>
    <w:rsid w:val="00981181"/>
    <w:rsid w:val="00981D59"/>
    <w:rsid w:val="00982370"/>
    <w:rsid w:val="00983285"/>
    <w:rsid w:val="009838E7"/>
    <w:rsid w:val="00984256"/>
    <w:rsid w:val="00984C4F"/>
    <w:rsid w:val="00984F3F"/>
    <w:rsid w:val="00984F9A"/>
    <w:rsid w:val="009853DD"/>
    <w:rsid w:val="009854F6"/>
    <w:rsid w:val="00986B29"/>
    <w:rsid w:val="00987270"/>
    <w:rsid w:val="009879CE"/>
    <w:rsid w:val="00987CA0"/>
    <w:rsid w:val="00987D62"/>
    <w:rsid w:val="00991AF6"/>
    <w:rsid w:val="009930BA"/>
    <w:rsid w:val="009934C0"/>
    <w:rsid w:val="009946BB"/>
    <w:rsid w:val="00994A1B"/>
    <w:rsid w:val="00995E76"/>
    <w:rsid w:val="00996AA5"/>
    <w:rsid w:val="00996D15"/>
    <w:rsid w:val="009A07A3"/>
    <w:rsid w:val="009A0AAE"/>
    <w:rsid w:val="009A10E3"/>
    <w:rsid w:val="009A1487"/>
    <w:rsid w:val="009A1618"/>
    <w:rsid w:val="009A543B"/>
    <w:rsid w:val="009A5D75"/>
    <w:rsid w:val="009A5E83"/>
    <w:rsid w:val="009A5F5E"/>
    <w:rsid w:val="009A6797"/>
    <w:rsid w:val="009A71A8"/>
    <w:rsid w:val="009B223B"/>
    <w:rsid w:val="009B2790"/>
    <w:rsid w:val="009B3175"/>
    <w:rsid w:val="009B31D1"/>
    <w:rsid w:val="009B399E"/>
    <w:rsid w:val="009B40E1"/>
    <w:rsid w:val="009B437E"/>
    <w:rsid w:val="009B499A"/>
    <w:rsid w:val="009B4EFE"/>
    <w:rsid w:val="009B4F71"/>
    <w:rsid w:val="009B6276"/>
    <w:rsid w:val="009B66A2"/>
    <w:rsid w:val="009B72E6"/>
    <w:rsid w:val="009C1B09"/>
    <w:rsid w:val="009C1CB2"/>
    <w:rsid w:val="009C215C"/>
    <w:rsid w:val="009C22E8"/>
    <w:rsid w:val="009C2580"/>
    <w:rsid w:val="009C5684"/>
    <w:rsid w:val="009C641F"/>
    <w:rsid w:val="009C66A0"/>
    <w:rsid w:val="009C6AD9"/>
    <w:rsid w:val="009C7AFC"/>
    <w:rsid w:val="009D0BB6"/>
    <w:rsid w:val="009D14C8"/>
    <w:rsid w:val="009D1A3F"/>
    <w:rsid w:val="009D1A47"/>
    <w:rsid w:val="009D1EFD"/>
    <w:rsid w:val="009D29E2"/>
    <w:rsid w:val="009D3086"/>
    <w:rsid w:val="009D4169"/>
    <w:rsid w:val="009D4AA4"/>
    <w:rsid w:val="009D5CEC"/>
    <w:rsid w:val="009D61D8"/>
    <w:rsid w:val="009D7BDC"/>
    <w:rsid w:val="009E0CF3"/>
    <w:rsid w:val="009E0DA5"/>
    <w:rsid w:val="009E1548"/>
    <w:rsid w:val="009E19D4"/>
    <w:rsid w:val="009E45EC"/>
    <w:rsid w:val="009E4FCC"/>
    <w:rsid w:val="009E54F9"/>
    <w:rsid w:val="009E5DBB"/>
    <w:rsid w:val="009E61E3"/>
    <w:rsid w:val="009E707D"/>
    <w:rsid w:val="009E78C6"/>
    <w:rsid w:val="009F0218"/>
    <w:rsid w:val="009F0555"/>
    <w:rsid w:val="009F0C2D"/>
    <w:rsid w:val="009F3877"/>
    <w:rsid w:val="009F3A47"/>
    <w:rsid w:val="009F5492"/>
    <w:rsid w:val="009F5FAF"/>
    <w:rsid w:val="00A01545"/>
    <w:rsid w:val="00A01E10"/>
    <w:rsid w:val="00A03743"/>
    <w:rsid w:val="00A03C1A"/>
    <w:rsid w:val="00A0442F"/>
    <w:rsid w:val="00A05444"/>
    <w:rsid w:val="00A07A99"/>
    <w:rsid w:val="00A10CB8"/>
    <w:rsid w:val="00A11A2D"/>
    <w:rsid w:val="00A13DCC"/>
    <w:rsid w:val="00A152D4"/>
    <w:rsid w:val="00A2002F"/>
    <w:rsid w:val="00A20499"/>
    <w:rsid w:val="00A20732"/>
    <w:rsid w:val="00A21CF9"/>
    <w:rsid w:val="00A22501"/>
    <w:rsid w:val="00A22CA6"/>
    <w:rsid w:val="00A23901"/>
    <w:rsid w:val="00A23F2B"/>
    <w:rsid w:val="00A241E6"/>
    <w:rsid w:val="00A24CD9"/>
    <w:rsid w:val="00A264B1"/>
    <w:rsid w:val="00A26F7F"/>
    <w:rsid w:val="00A2704B"/>
    <w:rsid w:val="00A27987"/>
    <w:rsid w:val="00A3009D"/>
    <w:rsid w:val="00A3108B"/>
    <w:rsid w:val="00A3123B"/>
    <w:rsid w:val="00A318E3"/>
    <w:rsid w:val="00A34E4E"/>
    <w:rsid w:val="00A35111"/>
    <w:rsid w:val="00A35B53"/>
    <w:rsid w:val="00A35C94"/>
    <w:rsid w:val="00A36928"/>
    <w:rsid w:val="00A3778C"/>
    <w:rsid w:val="00A4211C"/>
    <w:rsid w:val="00A42F0D"/>
    <w:rsid w:val="00A447B8"/>
    <w:rsid w:val="00A44B20"/>
    <w:rsid w:val="00A44C63"/>
    <w:rsid w:val="00A44CA2"/>
    <w:rsid w:val="00A45B82"/>
    <w:rsid w:val="00A501F4"/>
    <w:rsid w:val="00A52041"/>
    <w:rsid w:val="00A520B0"/>
    <w:rsid w:val="00A52282"/>
    <w:rsid w:val="00A52BDD"/>
    <w:rsid w:val="00A52D75"/>
    <w:rsid w:val="00A53AE5"/>
    <w:rsid w:val="00A53EC9"/>
    <w:rsid w:val="00A54D53"/>
    <w:rsid w:val="00A55052"/>
    <w:rsid w:val="00A5598E"/>
    <w:rsid w:val="00A56040"/>
    <w:rsid w:val="00A56110"/>
    <w:rsid w:val="00A57525"/>
    <w:rsid w:val="00A57729"/>
    <w:rsid w:val="00A57911"/>
    <w:rsid w:val="00A57A87"/>
    <w:rsid w:val="00A57DD7"/>
    <w:rsid w:val="00A60CF6"/>
    <w:rsid w:val="00A6271E"/>
    <w:rsid w:val="00A62BD3"/>
    <w:rsid w:val="00A63CC3"/>
    <w:rsid w:val="00A646F1"/>
    <w:rsid w:val="00A66CBF"/>
    <w:rsid w:val="00A67AD8"/>
    <w:rsid w:val="00A71E8F"/>
    <w:rsid w:val="00A72A50"/>
    <w:rsid w:val="00A72C4D"/>
    <w:rsid w:val="00A72C8B"/>
    <w:rsid w:val="00A72D82"/>
    <w:rsid w:val="00A7344B"/>
    <w:rsid w:val="00A73FA9"/>
    <w:rsid w:val="00A75535"/>
    <w:rsid w:val="00A75F02"/>
    <w:rsid w:val="00A763B6"/>
    <w:rsid w:val="00A77B72"/>
    <w:rsid w:val="00A77B73"/>
    <w:rsid w:val="00A77DB1"/>
    <w:rsid w:val="00A81311"/>
    <w:rsid w:val="00A81A70"/>
    <w:rsid w:val="00A840E6"/>
    <w:rsid w:val="00A847FE"/>
    <w:rsid w:val="00A849AE"/>
    <w:rsid w:val="00A84FD0"/>
    <w:rsid w:val="00A85127"/>
    <w:rsid w:val="00A86837"/>
    <w:rsid w:val="00A86A78"/>
    <w:rsid w:val="00A86CF1"/>
    <w:rsid w:val="00A86E2B"/>
    <w:rsid w:val="00A91430"/>
    <w:rsid w:val="00A91E41"/>
    <w:rsid w:val="00A920A8"/>
    <w:rsid w:val="00A92374"/>
    <w:rsid w:val="00A92EB8"/>
    <w:rsid w:val="00A936B9"/>
    <w:rsid w:val="00A942CA"/>
    <w:rsid w:val="00A945A1"/>
    <w:rsid w:val="00A94D44"/>
    <w:rsid w:val="00A95196"/>
    <w:rsid w:val="00A95511"/>
    <w:rsid w:val="00A96A2C"/>
    <w:rsid w:val="00A96AB2"/>
    <w:rsid w:val="00A975AB"/>
    <w:rsid w:val="00A97E78"/>
    <w:rsid w:val="00AA214B"/>
    <w:rsid w:val="00AA3EA7"/>
    <w:rsid w:val="00AA45B4"/>
    <w:rsid w:val="00AA4B05"/>
    <w:rsid w:val="00AA4B0D"/>
    <w:rsid w:val="00AA4C1A"/>
    <w:rsid w:val="00AA5804"/>
    <w:rsid w:val="00AA6CA6"/>
    <w:rsid w:val="00AA6EDB"/>
    <w:rsid w:val="00AA72FB"/>
    <w:rsid w:val="00AB08EE"/>
    <w:rsid w:val="00AB386C"/>
    <w:rsid w:val="00AB4AB4"/>
    <w:rsid w:val="00AB4C17"/>
    <w:rsid w:val="00AB4CBA"/>
    <w:rsid w:val="00AB5636"/>
    <w:rsid w:val="00AB6B13"/>
    <w:rsid w:val="00AC0097"/>
    <w:rsid w:val="00AC0531"/>
    <w:rsid w:val="00AC062D"/>
    <w:rsid w:val="00AC252D"/>
    <w:rsid w:val="00AC2A36"/>
    <w:rsid w:val="00AC2D82"/>
    <w:rsid w:val="00AC32EF"/>
    <w:rsid w:val="00AC3D0C"/>
    <w:rsid w:val="00AC426A"/>
    <w:rsid w:val="00AC437B"/>
    <w:rsid w:val="00AC4AA3"/>
    <w:rsid w:val="00AC55C6"/>
    <w:rsid w:val="00AC5609"/>
    <w:rsid w:val="00AC69C6"/>
    <w:rsid w:val="00AC7BC6"/>
    <w:rsid w:val="00AC7C79"/>
    <w:rsid w:val="00AC7EF3"/>
    <w:rsid w:val="00AD290C"/>
    <w:rsid w:val="00AD2C3A"/>
    <w:rsid w:val="00AD330D"/>
    <w:rsid w:val="00AD685A"/>
    <w:rsid w:val="00AE1315"/>
    <w:rsid w:val="00AE1A21"/>
    <w:rsid w:val="00AE23A0"/>
    <w:rsid w:val="00AE2DFE"/>
    <w:rsid w:val="00AE427B"/>
    <w:rsid w:val="00AE4511"/>
    <w:rsid w:val="00AE45B3"/>
    <w:rsid w:val="00AE559E"/>
    <w:rsid w:val="00AE68FB"/>
    <w:rsid w:val="00AF019F"/>
    <w:rsid w:val="00AF0207"/>
    <w:rsid w:val="00AF06D9"/>
    <w:rsid w:val="00AF0DD3"/>
    <w:rsid w:val="00AF0FF7"/>
    <w:rsid w:val="00AF10A0"/>
    <w:rsid w:val="00AF1808"/>
    <w:rsid w:val="00AF309F"/>
    <w:rsid w:val="00AF3B9A"/>
    <w:rsid w:val="00AF3E22"/>
    <w:rsid w:val="00AF400C"/>
    <w:rsid w:val="00AF42A1"/>
    <w:rsid w:val="00AF5697"/>
    <w:rsid w:val="00AF5751"/>
    <w:rsid w:val="00AF6910"/>
    <w:rsid w:val="00AF7FB4"/>
    <w:rsid w:val="00B0100D"/>
    <w:rsid w:val="00B015DA"/>
    <w:rsid w:val="00B0182D"/>
    <w:rsid w:val="00B0515E"/>
    <w:rsid w:val="00B05216"/>
    <w:rsid w:val="00B07C7C"/>
    <w:rsid w:val="00B101D2"/>
    <w:rsid w:val="00B11469"/>
    <w:rsid w:val="00B12F1B"/>
    <w:rsid w:val="00B135C0"/>
    <w:rsid w:val="00B141DE"/>
    <w:rsid w:val="00B158DD"/>
    <w:rsid w:val="00B1606C"/>
    <w:rsid w:val="00B17087"/>
    <w:rsid w:val="00B17389"/>
    <w:rsid w:val="00B17C35"/>
    <w:rsid w:val="00B17FE6"/>
    <w:rsid w:val="00B20DAB"/>
    <w:rsid w:val="00B21605"/>
    <w:rsid w:val="00B22297"/>
    <w:rsid w:val="00B22667"/>
    <w:rsid w:val="00B23A4D"/>
    <w:rsid w:val="00B269C9"/>
    <w:rsid w:val="00B26E7E"/>
    <w:rsid w:val="00B27F43"/>
    <w:rsid w:val="00B300B0"/>
    <w:rsid w:val="00B301D4"/>
    <w:rsid w:val="00B31075"/>
    <w:rsid w:val="00B3109C"/>
    <w:rsid w:val="00B31E59"/>
    <w:rsid w:val="00B326F9"/>
    <w:rsid w:val="00B3309A"/>
    <w:rsid w:val="00B33E69"/>
    <w:rsid w:val="00B3542E"/>
    <w:rsid w:val="00B35B5F"/>
    <w:rsid w:val="00B3767F"/>
    <w:rsid w:val="00B37C2A"/>
    <w:rsid w:val="00B407B9"/>
    <w:rsid w:val="00B4164E"/>
    <w:rsid w:val="00B417F3"/>
    <w:rsid w:val="00B435DD"/>
    <w:rsid w:val="00B452E2"/>
    <w:rsid w:val="00B45B45"/>
    <w:rsid w:val="00B473E1"/>
    <w:rsid w:val="00B4743A"/>
    <w:rsid w:val="00B476DC"/>
    <w:rsid w:val="00B50DC4"/>
    <w:rsid w:val="00B5151A"/>
    <w:rsid w:val="00B5192E"/>
    <w:rsid w:val="00B53401"/>
    <w:rsid w:val="00B53475"/>
    <w:rsid w:val="00B53F7A"/>
    <w:rsid w:val="00B54DB5"/>
    <w:rsid w:val="00B56E3A"/>
    <w:rsid w:val="00B57382"/>
    <w:rsid w:val="00B60234"/>
    <w:rsid w:val="00B61B98"/>
    <w:rsid w:val="00B62306"/>
    <w:rsid w:val="00B6325F"/>
    <w:rsid w:val="00B653D5"/>
    <w:rsid w:val="00B66271"/>
    <w:rsid w:val="00B7009F"/>
    <w:rsid w:val="00B7026A"/>
    <w:rsid w:val="00B71557"/>
    <w:rsid w:val="00B75E9F"/>
    <w:rsid w:val="00B76175"/>
    <w:rsid w:val="00B80336"/>
    <w:rsid w:val="00B81D2E"/>
    <w:rsid w:val="00B82E54"/>
    <w:rsid w:val="00B82EE5"/>
    <w:rsid w:val="00B84850"/>
    <w:rsid w:val="00B85DEA"/>
    <w:rsid w:val="00B8645C"/>
    <w:rsid w:val="00B866D2"/>
    <w:rsid w:val="00B868B5"/>
    <w:rsid w:val="00B86F66"/>
    <w:rsid w:val="00B87FF0"/>
    <w:rsid w:val="00B91AA6"/>
    <w:rsid w:val="00B94346"/>
    <w:rsid w:val="00B947C2"/>
    <w:rsid w:val="00B949C3"/>
    <w:rsid w:val="00B95020"/>
    <w:rsid w:val="00B95493"/>
    <w:rsid w:val="00B966BC"/>
    <w:rsid w:val="00B97EF7"/>
    <w:rsid w:val="00BA00CC"/>
    <w:rsid w:val="00BA09E1"/>
    <w:rsid w:val="00BA1022"/>
    <w:rsid w:val="00BA1066"/>
    <w:rsid w:val="00BA19E0"/>
    <w:rsid w:val="00BA1DC0"/>
    <w:rsid w:val="00BA263A"/>
    <w:rsid w:val="00BA3AF8"/>
    <w:rsid w:val="00BA3E7B"/>
    <w:rsid w:val="00BA4E56"/>
    <w:rsid w:val="00BA5075"/>
    <w:rsid w:val="00BA5AA8"/>
    <w:rsid w:val="00BA6909"/>
    <w:rsid w:val="00BA6B67"/>
    <w:rsid w:val="00BA7D72"/>
    <w:rsid w:val="00BB5530"/>
    <w:rsid w:val="00BB58D4"/>
    <w:rsid w:val="00BB5DBA"/>
    <w:rsid w:val="00BB60C4"/>
    <w:rsid w:val="00BB63B0"/>
    <w:rsid w:val="00BB7057"/>
    <w:rsid w:val="00BB79D5"/>
    <w:rsid w:val="00BC10EE"/>
    <w:rsid w:val="00BC18BA"/>
    <w:rsid w:val="00BC19FF"/>
    <w:rsid w:val="00BC2C58"/>
    <w:rsid w:val="00BC380B"/>
    <w:rsid w:val="00BC3A31"/>
    <w:rsid w:val="00BC42E1"/>
    <w:rsid w:val="00BC482F"/>
    <w:rsid w:val="00BC4B6D"/>
    <w:rsid w:val="00BC5B1A"/>
    <w:rsid w:val="00BC5E09"/>
    <w:rsid w:val="00BC7398"/>
    <w:rsid w:val="00BD0549"/>
    <w:rsid w:val="00BD063D"/>
    <w:rsid w:val="00BD1F99"/>
    <w:rsid w:val="00BD35BB"/>
    <w:rsid w:val="00BD4527"/>
    <w:rsid w:val="00BD5D67"/>
    <w:rsid w:val="00BD7EAB"/>
    <w:rsid w:val="00BE1E8F"/>
    <w:rsid w:val="00BE215D"/>
    <w:rsid w:val="00BE2588"/>
    <w:rsid w:val="00BE3D47"/>
    <w:rsid w:val="00BE403C"/>
    <w:rsid w:val="00BE48BB"/>
    <w:rsid w:val="00BE4A9D"/>
    <w:rsid w:val="00BE55AD"/>
    <w:rsid w:val="00BE6AD6"/>
    <w:rsid w:val="00BE71E7"/>
    <w:rsid w:val="00BE7EB4"/>
    <w:rsid w:val="00BF09F5"/>
    <w:rsid w:val="00BF0AB4"/>
    <w:rsid w:val="00BF1488"/>
    <w:rsid w:val="00BF1F19"/>
    <w:rsid w:val="00BF29C1"/>
    <w:rsid w:val="00BF2C2A"/>
    <w:rsid w:val="00BF40F2"/>
    <w:rsid w:val="00BF4D98"/>
    <w:rsid w:val="00BF5256"/>
    <w:rsid w:val="00BF5A1D"/>
    <w:rsid w:val="00BF5AFE"/>
    <w:rsid w:val="00BF66B3"/>
    <w:rsid w:val="00BF785A"/>
    <w:rsid w:val="00C00690"/>
    <w:rsid w:val="00C00783"/>
    <w:rsid w:val="00C066F9"/>
    <w:rsid w:val="00C0703E"/>
    <w:rsid w:val="00C0721E"/>
    <w:rsid w:val="00C07C33"/>
    <w:rsid w:val="00C1001A"/>
    <w:rsid w:val="00C10AB1"/>
    <w:rsid w:val="00C10C22"/>
    <w:rsid w:val="00C11873"/>
    <w:rsid w:val="00C118C0"/>
    <w:rsid w:val="00C12EB0"/>
    <w:rsid w:val="00C130EF"/>
    <w:rsid w:val="00C13395"/>
    <w:rsid w:val="00C13881"/>
    <w:rsid w:val="00C146FC"/>
    <w:rsid w:val="00C15CB5"/>
    <w:rsid w:val="00C15D3D"/>
    <w:rsid w:val="00C160B6"/>
    <w:rsid w:val="00C1661A"/>
    <w:rsid w:val="00C16AE7"/>
    <w:rsid w:val="00C201F3"/>
    <w:rsid w:val="00C20B5C"/>
    <w:rsid w:val="00C210EC"/>
    <w:rsid w:val="00C21E3F"/>
    <w:rsid w:val="00C23C87"/>
    <w:rsid w:val="00C23DE4"/>
    <w:rsid w:val="00C25690"/>
    <w:rsid w:val="00C26FA7"/>
    <w:rsid w:val="00C27569"/>
    <w:rsid w:val="00C316DD"/>
    <w:rsid w:val="00C32796"/>
    <w:rsid w:val="00C32F14"/>
    <w:rsid w:val="00C33C5C"/>
    <w:rsid w:val="00C34104"/>
    <w:rsid w:val="00C36492"/>
    <w:rsid w:val="00C3675D"/>
    <w:rsid w:val="00C37E47"/>
    <w:rsid w:val="00C400BA"/>
    <w:rsid w:val="00C40866"/>
    <w:rsid w:val="00C41742"/>
    <w:rsid w:val="00C41D9E"/>
    <w:rsid w:val="00C425D5"/>
    <w:rsid w:val="00C429F6"/>
    <w:rsid w:val="00C43D46"/>
    <w:rsid w:val="00C4432C"/>
    <w:rsid w:val="00C45231"/>
    <w:rsid w:val="00C455E5"/>
    <w:rsid w:val="00C46A81"/>
    <w:rsid w:val="00C507C1"/>
    <w:rsid w:val="00C51021"/>
    <w:rsid w:val="00C514B9"/>
    <w:rsid w:val="00C51FA3"/>
    <w:rsid w:val="00C52307"/>
    <w:rsid w:val="00C52826"/>
    <w:rsid w:val="00C52CA2"/>
    <w:rsid w:val="00C52FFA"/>
    <w:rsid w:val="00C54BF8"/>
    <w:rsid w:val="00C552F2"/>
    <w:rsid w:val="00C55C34"/>
    <w:rsid w:val="00C5607F"/>
    <w:rsid w:val="00C56C0C"/>
    <w:rsid w:val="00C56E54"/>
    <w:rsid w:val="00C57929"/>
    <w:rsid w:val="00C6137A"/>
    <w:rsid w:val="00C64D42"/>
    <w:rsid w:val="00C65447"/>
    <w:rsid w:val="00C7377F"/>
    <w:rsid w:val="00C75462"/>
    <w:rsid w:val="00C80972"/>
    <w:rsid w:val="00C80E82"/>
    <w:rsid w:val="00C81F82"/>
    <w:rsid w:val="00C81FF9"/>
    <w:rsid w:val="00C8200E"/>
    <w:rsid w:val="00C828E1"/>
    <w:rsid w:val="00C82F72"/>
    <w:rsid w:val="00C8377D"/>
    <w:rsid w:val="00C841F5"/>
    <w:rsid w:val="00C84F9E"/>
    <w:rsid w:val="00C85368"/>
    <w:rsid w:val="00C8540C"/>
    <w:rsid w:val="00C85983"/>
    <w:rsid w:val="00C87A52"/>
    <w:rsid w:val="00C87B31"/>
    <w:rsid w:val="00C9067A"/>
    <w:rsid w:val="00C90CED"/>
    <w:rsid w:val="00C90DC2"/>
    <w:rsid w:val="00C91CE9"/>
    <w:rsid w:val="00C93738"/>
    <w:rsid w:val="00C94B9F"/>
    <w:rsid w:val="00C962DF"/>
    <w:rsid w:val="00C96D04"/>
    <w:rsid w:val="00CA13E8"/>
    <w:rsid w:val="00CA3303"/>
    <w:rsid w:val="00CA3363"/>
    <w:rsid w:val="00CA397D"/>
    <w:rsid w:val="00CA39FC"/>
    <w:rsid w:val="00CA3D02"/>
    <w:rsid w:val="00CA4DA4"/>
    <w:rsid w:val="00CA587E"/>
    <w:rsid w:val="00CA6946"/>
    <w:rsid w:val="00CB0270"/>
    <w:rsid w:val="00CB07C0"/>
    <w:rsid w:val="00CB1BEA"/>
    <w:rsid w:val="00CB1FEB"/>
    <w:rsid w:val="00CB28D4"/>
    <w:rsid w:val="00CB3242"/>
    <w:rsid w:val="00CB3838"/>
    <w:rsid w:val="00CB38F2"/>
    <w:rsid w:val="00CB56CA"/>
    <w:rsid w:val="00CB5A69"/>
    <w:rsid w:val="00CB5CAB"/>
    <w:rsid w:val="00CB63E7"/>
    <w:rsid w:val="00CB6E43"/>
    <w:rsid w:val="00CB73E6"/>
    <w:rsid w:val="00CC19BC"/>
    <w:rsid w:val="00CC2E68"/>
    <w:rsid w:val="00CC3B8E"/>
    <w:rsid w:val="00CC4580"/>
    <w:rsid w:val="00CC574B"/>
    <w:rsid w:val="00CC58AB"/>
    <w:rsid w:val="00CC5C73"/>
    <w:rsid w:val="00CC63DD"/>
    <w:rsid w:val="00CC6763"/>
    <w:rsid w:val="00CC731C"/>
    <w:rsid w:val="00CD041A"/>
    <w:rsid w:val="00CD059A"/>
    <w:rsid w:val="00CD0914"/>
    <w:rsid w:val="00CD1A4F"/>
    <w:rsid w:val="00CD5414"/>
    <w:rsid w:val="00CD5841"/>
    <w:rsid w:val="00CD5979"/>
    <w:rsid w:val="00CD6EFD"/>
    <w:rsid w:val="00CD6FE3"/>
    <w:rsid w:val="00CE0AC8"/>
    <w:rsid w:val="00CE0CFD"/>
    <w:rsid w:val="00CE0FAB"/>
    <w:rsid w:val="00CE1629"/>
    <w:rsid w:val="00CE2F4F"/>
    <w:rsid w:val="00CE4B20"/>
    <w:rsid w:val="00CE4F54"/>
    <w:rsid w:val="00CE67DC"/>
    <w:rsid w:val="00CE6A82"/>
    <w:rsid w:val="00CE78F0"/>
    <w:rsid w:val="00CE7DAB"/>
    <w:rsid w:val="00CF0B2D"/>
    <w:rsid w:val="00CF0E40"/>
    <w:rsid w:val="00CF190D"/>
    <w:rsid w:val="00CF2F74"/>
    <w:rsid w:val="00CF375C"/>
    <w:rsid w:val="00CF3AFF"/>
    <w:rsid w:val="00CF50C6"/>
    <w:rsid w:val="00CF51F6"/>
    <w:rsid w:val="00CF56D1"/>
    <w:rsid w:val="00CF5C2F"/>
    <w:rsid w:val="00CF640E"/>
    <w:rsid w:val="00CF74FE"/>
    <w:rsid w:val="00D0001E"/>
    <w:rsid w:val="00D00443"/>
    <w:rsid w:val="00D017BF"/>
    <w:rsid w:val="00D01861"/>
    <w:rsid w:val="00D01B0D"/>
    <w:rsid w:val="00D02F53"/>
    <w:rsid w:val="00D03BF4"/>
    <w:rsid w:val="00D049F2"/>
    <w:rsid w:val="00D04CEF"/>
    <w:rsid w:val="00D04D74"/>
    <w:rsid w:val="00D053E0"/>
    <w:rsid w:val="00D05DBA"/>
    <w:rsid w:val="00D07A45"/>
    <w:rsid w:val="00D1110F"/>
    <w:rsid w:val="00D13282"/>
    <w:rsid w:val="00D15412"/>
    <w:rsid w:val="00D16FB5"/>
    <w:rsid w:val="00D17463"/>
    <w:rsid w:val="00D17BD8"/>
    <w:rsid w:val="00D20E97"/>
    <w:rsid w:val="00D214B2"/>
    <w:rsid w:val="00D22C7A"/>
    <w:rsid w:val="00D23149"/>
    <w:rsid w:val="00D247E9"/>
    <w:rsid w:val="00D24C3B"/>
    <w:rsid w:val="00D25775"/>
    <w:rsid w:val="00D26AB6"/>
    <w:rsid w:val="00D27069"/>
    <w:rsid w:val="00D32C64"/>
    <w:rsid w:val="00D32F49"/>
    <w:rsid w:val="00D339E0"/>
    <w:rsid w:val="00D348EF"/>
    <w:rsid w:val="00D35097"/>
    <w:rsid w:val="00D352E6"/>
    <w:rsid w:val="00D35769"/>
    <w:rsid w:val="00D357C1"/>
    <w:rsid w:val="00D364C9"/>
    <w:rsid w:val="00D364D2"/>
    <w:rsid w:val="00D4194B"/>
    <w:rsid w:val="00D4238E"/>
    <w:rsid w:val="00D42B7B"/>
    <w:rsid w:val="00D43D22"/>
    <w:rsid w:val="00D44EA9"/>
    <w:rsid w:val="00D46404"/>
    <w:rsid w:val="00D47506"/>
    <w:rsid w:val="00D47581"/>
    <w:rsid w:val="00D47AA8"/>
    <w:rsid w:val="00D47FC0"/>
    <w:rsid w:val="00D5071B"/>
    <w:rsid w:val="00D5152A"/>
    <w:rsid w:val="00D5249E"/>
    <w:rsid w:val="00D5379D"/>
    <w:rsid w:val="00D53F48"/>
    <w:rsid w:val="00D5408D"/>
    <w:rsid w:val="00D54511"/>
    <w:rsid w:val="00D56622"/>
    <w:rsid w:val="00D56A57"/>
    <w:rsid w:val="00D5764D"/>
    <w:rsid w:val="00D61B82"/>
    <w:rsid w:val="00D62419"/>
    <w:rsid w:val="00D625E8"/>
    <w:rsid w:val="00D62737"/>
    <w:rsid w:val="00D6319B"/>
    <w:rsid w:val="00D634AD"/>
    <w:rsid w:val="00D64E6D"/>
    <w:rsid w:val="00D657D7"/>
    <w:rsid w:val="00D6646B"/>
    <w:rsid w:val="00D66491"/>
    <w:rsid w:val="00D66CF3"/>
    <w:rsid w:val="00D70809"/>
    <w:rsid w:val="00D70F1B"/>
    <w:rsid w:val="00D70F29"/>
    <w:rsid w:val="00D71B53"/>
    <w:rsid w:val="00D71C80"/>
    <w:rsid w:val="00D72475"/>
    <w:rsid w:val="00D724CD"/>
    <w:rsid w:val="00D741D3"/>
    <w:rsid w:val="00D74405"/>
    <w:rsid w:val="00D8112D"/>
    <w:rsid w:val="00D817BA"/>
    <w:rsid w:val="00D819FB"/>
    <w:rsid w:val="00D81F4F"/>
    <w:rsid w:val="00D822E4"/>
    <w:rsid w:val="00D82A75"/>
    <w:rsid w:val="00D82EC7"/>
    <w:rsid w:val="00D837C9"/>
    <w:rsid w:val="00D86AA6"/>
    <w:rsid w:val="00D875FA"/>
    <w:rsid w:val="00D9123B"/>
    <w:rsid w:val="00D9129A"/>
    <w:rsid w:val="00D91E2A"/>
    <w:rsid w:val="00D92D38"/>
    <w:rsid w:val="00D92D91"/>
    <w:rsid w:val="00D93A94"/>
    <w:rsid w:val="00D94543"/>
    <w:rsid w:val="00D962C1"/>
    <w:rsid w:val="00D967FF"/>
    <w:rsid w:val="00D978FB"/>
    <w:rsid w:val="00DA124E"/>
    <w:rsid w:val="00DA461A"/>
    <w:rsid w:val="00DA473E"/>
    <w:rsid w:val="00DA54B4"/>
    <w:rsid w:val="00DA6512"/>
    <w:rsid w:val="00DA7AE1"/>
    <w:rsid w:val="00DB0A49"/>
    <w:rsid w:val="00DB0B70"/>
    <w:rsid w:val="00DB2ED0"/>
    <w:rsid w:val="00DB3004"/>
    <w:rsid w:val="00DB3A89"/>
    <w:rsid w:val="00DB3BFE"/>
    <w:rsid w:val="00DB3F32"/>
    <w:rsid w:val="00DB5B26"/>
    <w:rsid w:val="00DC04C5"/>
    <w:rsid w:val="00DC17E5"/>
    <w:rsid w:val="00DC17FF"/>
    <w:rsid w:val="00DC2197"/>
    <w:rsid w:val="00DC25A6"/>
    <w:rsid w:val="00DC2C0C"/>
    <w:rsid w:val="00DC7207"/>
    <w:rsid w:val="00DC7C96"/>
    <w:rsid w:val="00DD0906"/>
    <w:rsid w:val="00DD111F"/>
    <w:rsid w:val="00DD1BB9"/>
    <w:rsid w:val="00DD333C"/>
    <w:rsid w:val="00DD39EC"/>
    <w:rsid w:val="00DD3A9D"/>
    <w:rsid w:val="00DD4460"/>
    <w:rsid w:val="00DD48D1"/>
    <w:rsid w:val="00DD4BA9"/>
    <w:rsid w:val="00DD4E8F"/>
    <w:rsid w:val="00DD4EA2"/>
    <w:rsid w:val="00DD529C"/>
    <w:rsid w:val="00DD686A"/>
    <w:rsid w:val="00DE04FB"/>
    <w:rsid w:val="00DE0661"/>
    <w:rsid w:val="00DE1C2F"/>
    <w:rsid w:val="00DE223F"/>
    <w:rsid w:val="00DE3976"/>
    <w:rsid w:val="00DE3AB1"/>
    <w:rsid w:val="00DE4147"/>
    <w:rsid w:val="00DE4AFE"/>
    <w:rsid w:val="00DE4C66"/>
    <w:rsid w:val="00DE4E73"/>
    <w:rsid w:val="00DE695C"/>
    <w:rsid w:val="00DE6FBF"/>
    <w:rsid w:val="00DF0DBA"/>
    <w:rsid w:val="00DF2D59"/>
    <w:rsid w:val="00DF3329"/>
    <w:rsid w:val="00DF37AC"/>
    <w:rsid w:val="00DF402C"/>
    <w:rsid w:val="00DF45DB"/>
    <w:rsid w:val="00DF4D2D"/>
    <w:rsid w:val="00DF5465"/>
    <w:rsid w:val="00DF58A4"/>
    <w:rsid w:val="00DF5E45"/>
    <w:rsid w:val="00DF6266"/>
    <w:rsid w:val="00DF70FE"/>
    <w:rsid w:val="00DF719B"/>
    <w:rsid w:val="00DF7658"/>
    <w:rsid w:val="00DF7665"/>
    <w:rsid w:val="00DF7E16"/>
    <w:rsid w:val="00E0038B"/>
    <w:rsid w:val="00E005D5"/>
    <w:rsid w:val="00E006AC"/>
    <w:rsid w:val="00E00BFE"/>
    <w:rsid w:val="00E0183B"/>
    <w:rsid w:val="00E01865"/>
    <w:rsid w:val="00E01A67"/>
    <w:rsid w:val="00E02F6D"/>
    <w:rsid w:val="00E07672"/>
    <w:rsid w:val="00E10ED2"/>
    <w:rsid w:val="00E10FA8"/>
    <w:rsid w:val="00E11EFE"/>
    <w:rsid w:val="00E127FB"/>
    <w:rsid w:val="00E12C02"/>
    <w:rsid w:val="00E12CF8"/>
    <w:rsid w:val="00E13863"/>
    <w:rsid w:val="00E13E05"/>
    <w:rsid w:val="00E14029"/>
    <w:rsid w:val="00E1523E"/>
    <w:rsid w:val="00E15542"/>
    <w:rsid w:val="00E1579B"/>
    <w:rsid w:val="00E1608D"/>
    <w:rsid w:val="00E1696D"/>
    <w:rsid w:val="00E2000C"/>
    <w:rsid w:val="00E20187"/>
    <w:rsid w:val="00E22E4C"/>
    <w:rsid w:val="00E23A7B"/>
    <w:rsid w:val="00E2458E"/>
    <w:rsid w:val="00E248E1"/>
    <w:rsid w:val="00E24B03"/>
    <w:rsid w:val="00E24B11"/>
    <w:rsid w:val="00E25986"/>
    <w:rsid w:val="00E25BCD"/>
    <w:rsid w:val="00E26DF9"/>
    <w:rsid w:val="00E27B46"/>
    <w:rsid w:val="00E30465"/>
    <w:rsid w:val="00E3130D"/>
    <w:rsid w:val="00E32114"/>
    <w:rsid w:val="00E32497"/>
    <w:rsid w:val="00E32CA7"/>
    <w:rsid w:val="00E32D5F"/>
    <w:rsid w:val="00E33256"/>
    <w:rsid w:val="00E33558"/>
    <w:rsid w:val="00E34178"/>
    <w:rsid w:val="00E34469"/>
    <w:rsid w:val="00E34AD0"/>
    <w:rsid w:val="00E35715"/>
    <w:rsid w:val="00E35C83"/>
    <w:rsid w:val="00E35FFD"/>
    <w:rsid w:val="00E361C4"/>
    <w:rsid w:val="00E36319"/>
    <w:rsid w:val="00E367CD"/>
    <w:rsid w:val="00E36C5D"/>
    <w:rsid w:val="00E36F93"/>
    <w:rsid w:val="00E40783"/>
    <w:rsid w:val="00E41780"/>
    <w:rsid w:val="00E41D2D"/>
    <w:rsid w:val="00E42827"/>
    <w:rsid w:val="00E42C83"/>
    <w:rsid w:val="00E43666"/>
    <w:rsid w:val="00E4663C"/>
    <w:rsid w:val="00E46DA5"/>
    <w:rsid w:val="00E46FF6"/>
    <w:rsid w:val="00E474E6"/>
    <w:rsid w:val="00E501AB"/>
    <w:rsid w:val="00E51907"/>
    <w:rsid w:val="00E51E29"/>
    <w:rsid w:val="00E527F1"/>
    <w:rsid w:val="00E52D16"/>
    <w:rsid w:val="00E52D94"/>
    <w:rsid w:val="00E5312B"/>
    <w:rsid w:val="00E53A9D"/>
    <w:rsid w:val="00E53B56"/>
    <w:rsid w:val="00E545BD"/>
    <w:rsid w:val="00E56C5F"/>
    <w:rsid w:val="00E60046"/>
    <w:rsid w:val="00E60F4E"/>
    <w:rsid w:val="00E622EF"/>
    <w:rsid w:val="00E62B97"/>
    <w:rsid w:val="00E638E2"/>
    <w:rsid w:val="00E63DD2"/>
    <w:rsid w:val="00E64ECE"/>
    <w:rsid w:val="00E654A4"/>
    <w:rsid w:val="00E661F6"/>
    <w:rsid w:val="00E66BAA"/>
    <w:rsid w:val="00E6752D"/>
    <w:rsid w:val="00E67B66"/>
    <w:rsid w:val="00E71F8D"/>
    <w:rsid w:val="00E7213B"/>
    <w:rsid w:val="00E72B36"/>
    <w:rsid w:val="00E72BDF"/>
    <w:rsid w:val="00E73012"/>
    <w:rsid w:val="00E73223"/>
    <w:rsid w:val="00E74274"/>
    <w:rsid w:val="00E75921"/>
    <w:rsid w:val="00E75F9E"/>
    <w:rsid w:val="00E76140"/>
    <w:rsid w:val="00E77344"/>
    <w:rsid w:val="00E77F48"/>
    <w:rsid w:val="00E8059E"/>
    <w:rsid w:val="00E80DD0"/>
    <w:rsid w:val="00E813A0"/>
    <w:rsid w:val="00E81A87"/>
    <w:rsid w:val="00E81F9F"/>
    <w:rsid w:val="00E8333C"/>
    <w:rsid w:val="00E84663"/>
    <w:rsid w:val="00E84DB1"/>
    <w:rsid w:val="00E870A9"/>
    <w:rsid w:val="00E874ED"/>
    <w:rsid w:val="00E90415"/>
    <w:rsid w:val="00E90EB1"/>
    <w:rsid w:val="00E92AF6"/>
    <w:rsid w:val="00E92CB1"/>
    <w:rsid w:val="00E9418F"/>
    <w:rsid w:val="00E941C5"/>
    <w:rsid w:val="00E94849"/>
    <w:rsid w:val="00E948A7"/>
    <w:rsid w:val="00E94B24"/>
    <w:rsid w:val="00E958A3"/>
    <w:rsid w:val="00E96E7C"/>
    <w:rsid w:val="00E9704F"/>
    <w:rsid w:val="00E97D88"/>
    <w:rsid w:val="00E97F08"/>
    <w:rsid w:val="00EA1048"/>
    <w:rsid w:val="00EA1594"/>
    <w:rsid w:val="00EA1ABC"/>
    <w:rsid w:val="00EA1B82"/>
    <w:rsid w:val="00EA1C7A"/>
    <w:rsid w:val="00EA1C7C"/>
    <w:rsid w:val="00EA1DE1"/>
    <w:rsid w:val="00EA1E06"/>
    <w:rsid w:val="00EA22C7"/>
    <w:rsid w:val="00EA51EC"/>
    <w:rsid w:val="00EA6D66"/>
    <w:rsid w:val="00EA79A0"/>
    <w:rsid w:val="00EA7DB8"/>
    <w:rsid w:val="00EA7E6D"/>
    <w:rsid w:val="00EB02AF"/>
    <w:rsid w:val="00EB08D3"/>
    <w:rsid w:val="00EB0B95"/>
    <w:rsid w:val="00EB0BE7"/>
    <w:rsid w:val="00EB0FE1"/>
    <w:rsid w:val="00EB1427"/>
    <w:rsid w:val="00EB201E"/>
    <w:rsid w:val="00EB34D0"/>
    <w:rsid w:val="00EB35C4"/>
    <w:rsid w:val="00EB3EA5"/>
    <w:rsid w:val="00EB435D"/>
    <w:rsid w:val="00EB492A"/>
    <w:rsid w:val="00EC0081"/>
    <w:rsid w:val="00EC0CAB"/>
    <w:rsid w:val="00EC1C92"/>
    <w:rsid w:val="00EC31AE"/>
    <w:rsid w:val="00EC5BB2"/>
    <w:rsid w:val="00EC5D95"/>
    <w:rsid w:val="00EC6673"/>
    <w:rsid w:val="00ED00EB"/>
    <w:rsid w:val="00ED07AF"/>
    <w:rsid w:val="00ED1C50"/>
    <w:rsid w:val="00ED31F1"/>
    <w:rsid w:val="00ED5C21"/>
    <w:rsid w:val="00ED6E50"/>
    <w:rsid w:val="00ED71F8"/>
    <w:rsid w:val="00EE042A"/>
    <w:rsid w:val="00EE0A5A"/>
    <w:rsid w:val="00EE15C0"/>
    <w:rsid w:val="00EE2106"/>
    <w:rsid w:val="00EE2270"/>
    <w:rsid w:val="00EE50CD"/>
    <w:rsid w:val="00EE773C"/>
    <w:rsid w:val="00EE7CDD"/>
    <w:rsid w:val="00EE7F02"/>
    <w:rsid w:val="00EF0878"/>
    <w:rsid w:val="00EF0AFE"/>
    <w:rsid w:val="00EF3474"/>
    <w:rsid w:val="00EF43C4"/>
    <w:rsid w:val="00EF451C"/>
    <w:rsid w:val="00EF4F50"/>
    <w:rsid w:val="00EF534C"/>
    <w:rsid w:val="00EF56E7"/>
    <w:rsid w:val="00EF6791"/>
    <w:rsid w:val="00EF75E0"/>
    <w:rsid w:val="00F00709"/>
    <w:rsid w:val="00F01C6F"/>
    <w:rsid w:val="00F047F5"/>
    <w:rsid w:val="00F05376"/>
    <w:rsid w:val="00F06286"/>
    <w:rsid w:val="00F07F11"/>
    <w:rsid w:val="00F10DD5"/>
    <w:rsid w:val="00F12B00"/>
    <w:rsid w:val="00F1443C"/>
    <w:rsid w:val="00F14B8F"/>
    <w:rsid w:val="00F14C80"/>
    <w:rsid w:val="00F154EB"/>
    <w:rsid w:val="00F1553A"/>
    <w:rsid w:val="00F16148"/>
    <w:rsid w:val="00F16162"/>
    <w:rsid w:val="00F168FD"/>
    <w:rsid w:val="00F16A65"/>
    <w:rsid w:val="00F172E4"/>
    <w:rsid w:val="00F175C6"/>
    <w:rsid w:val="00F17D38"/>
    <w:rsid w:val="00F20C0D"/>
    <w:rsid w:val="00F20DB7"/>
    <w:rsid w:val="00F20FFC"/>
    <w:rsid w:val="00F22906"/>
    <w:rsid w:val="00F23338"/>
    <w:rsid w:val="00F24051"/>
    <w:rsid w:val="00F263DE"/>
    <w:rsid w:val="00F26A47"/>
    <w:rsid w:val="00F26DCF"/>
    <w:rsid w:val="00F30D0B"/>
    <w:rsid w:val="00F30DCC"/>
    <w:rsid w:val="00F30EA2"/>
    <w:rsid w:val="00F3141C"/>
    <w:rsid w:val="00F32137"/>
    <w:rsid w:val="00F322B4"/>
    <w:rsid w:val="00F329BF"/>
    <w:rsid w:val="00F32A05"/>
    <w:rsid w:val="00F32B81"/>
    <w:rsid w:val="00F32C2E"/>
    <w:rsid w:val="00F33CEC"/>
    <w:rsid w:val="00F348DA"/>
    <w:rsid w:val="00F34FAD"/>
    <w:rsid w:val="00F354AC"/>
    <w:rsid w:val="00F36214"/>
    <w:rsid w:val="00F36456"/>
    <w:rsid w:val="00F366E8"/>
    <w:rsid w:val="00F36D02"/>
    <w:rsid w:val="00F404E8"/>
    <w:rsid w:val="00F409B9"/>
    <w:rsid w:val="00F40BF9"/>
    <w:rsid w:val="00F41356"/>
    <w:rsid w:val="00F4158A"/>
    <w:rsid w:val="00F419C8"/>
    <w:rsid w:val="00F42614"/>
    <w:rsid w:val="00F42C20"/>
    <w:rsid w:val="00F43170"/>
    <w:rsid w:val="00F43CA7"/>
    <w:rsid w:val="00F44538"/>
    <w:rsid w:val="00F45D41"/>
    <w:rsid w:val="00F46243"/>
    <w:rsid w:val="00F46AF8"/>
    <w:rsid w:val="00F46DDD"/>
    <w:rsid w:val="00F46F1A"/>
    <w:rsid w:val="00F47286"/>
    <w:rsid w:val="00F476EF"/>
    <w:rsid w:val="00F5049C"/>
    <w:rsid w:val="00F510AF"/>
    <w:rsid w:val="00F51EE4"/>
    <w:rsid w:val="00F53186"/>
    <w:rsid w:val="00F53296"/>
    <w:rsid w:val="00F5372E"/>
    <w:rsid w:val="00F54AE7"/>
    <w:rsid w:val="00F575FC"/>
    <w:rsid w:val="00F60B1A"/>
    <w:rsid w:val="00F616A3"/>
    <w:rsid w:val="00F61CC8"/>
    <w:rsid w:val="00F61D96"/>
    <w:rsid w:val="00F63439"/>
    <w:rsid w:val="00F65DA4"/>
    <w:rsid w:val="00F662C0"/>
    <w:rsid w:val="00F66BA2"/>
    <w:rsid w:val="00F66E07"/>
    <w:rsid w:val="00F66E16"/>
    <w:rsid w:val="00F673A8"/>
    <w:rsid w:val="00F67515"/>
    <w:rsid w:val="00F70171"/>
    <w:rsid w:val="00F706CD"/>
    <w:rsid w:val="00F70EDE"/>
    <w:rsid w:val="00F70F6A"/>
    <w:rsid w:val="00F70FB7"/>
    <w:rsid w:val="00F72E22"/>
    <w:rsid w:val="00F732E1"/>
    <w:rsid w:val="00F73836"/>
    <w:rsid w:val="00F757A2"/>
    <w:rsid w:val="00F77671"/>
    <w:rsid w:val="00F80BDB"/>
    <w:rsid w:val="00F81F33"/>
    <w:rsid w:val="00F82285"/>
    <w:rsid w:val="00F82B87"/>
    <w:rsid w:val="00F832E7"/>
    <w:rsid w:val="00F84FDB"/>
    <w:rsid w:val="00F856BC"/>
    <w:rsid w:val="00F85878"/>
    <w:rsid w:val="00F868D9"/>
    <w:rsid w:val="00F86C3D"/>
    <w:rsid w:val="00F86CCA"/>
    <w:rsid w:val="00F87550"/>
    <w:rsid w:val="00F90431"/>
    <w:rsid w:val="00F906CC"/>
    <w:rsid w:val="00F9071A"/>
    <w:rsid w:val="00F91646"/>
    <w:rsid w:val="00F92EEA"/>
    <w:rsid w:val="00F93FF3"/>
    <w:rsid w:val="00F957E1"/>
    <w:rsid w:val="00F96D5E"/>
    <w:rsid w:val="00F97911"/>
    <w:rsid w:val="00F97A27"/>
    <w:rsid w:val="00FA02CE"/>
    <w:rsid w:val="00FA0D1D"/>
    <w:rsid w:val="00FA0F5E"/>
    <w:rsid w:val="00FA2F4A"/>
    <w:rsid w:val="00FA4A6C"/>
    <w:rsid w:val="00FA5A58"/>
    <w:rsid w:val="00FA6632"/>
    <w:rsid w:val="00FA6770"/>
    <w:rsid w:val="00FA75B1"/>
    <w:rsid w:val="00FB0936"/>
    <w:rsid w:val="00FB12C9"/>
    <w:rsid w:val="00FB34BE"/>
    <w:rsid w:val="00FB3F51"/>
    <w:rsid w:val="00FB5A90"/>
    <w:rsid w:val="00FB5CD3"/>
    <w:rsid w:val="00FB6C32"/>
    <w:rsid w:val="00FB6C36"/>
    <w:rsid w:val="00FB799C"/>
    <w:rsid w:val="00FB7EAB"/>
    <w:rsid w:val="00FC12E0"/>
    <w:rsid w:val="00FC1435"/>
    <w:rsid w:val="00FC1491"/>
    <w:rsid w:val="00FC3048"/>
    <w:rsid w:val="00FC311B"/>
    <w:rsid w:val="00FC346B"/>
    <w:rsid w:val="00FC629D"/>
    <w:rsid w:val="00FC6C85"/>
    <w:rsid w:val="00FC79B7"/>
    <w:rsid w:val="00FD16D0"/>
    <w:rsid w:val="00FD3835"/>
    <w:rsid w:val="00FD62A0"/>
    <w:rsid w:val="00FD6A4C"/>
    <w:rsid w:val="00FD6F49"/>
    <w:rsid w:val="00FD7FC6"/>
    <w:rsid w:val="00FE0696"/>
    <w:rsid w:val="00FE0EB3"/>
    <w:rsid w:val="00FE1B53"/>
    <w:rsid w:val="00FE2D76"/>
    <w:rsid w:val="00FE36B2"/>
    <w:rsid w:val="00FE378F"/>
    <w:rsid w:val="00FE392C"/>
    <w:rsid w:val="00FE44CD"/>
    <w:rsid w:val="00FE452B"/>
    <w:rsid w:val="00FE76FA"/>
    <w:rsid w:val="00FF063C"/>
    <w:rsid w:val="00FF0BD3"/>
    <w:rsid w:val="00FF1051"/>
    <w:rsid w:val="00FF263C"/>
    <w:rsid w:val="00FF264C"/>
    <w:rsid w:val="00FF2998"/>
    <w:rsid w:val="00FF36EF"/>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hyperlink" Target="http://www.worldwidewebsize.com/" TargetMode="External"/><Relationship Id="rId21" Type="http://schemas.openxmlformats.org/officeDocument/2006/relationships/hyperlink" Target="http://en.wikipedia.org/wiki/Faceted_search" TargetMode="Externa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jpg"/><Relationship Id="rId15" Type="http://schemas.openxmlformats.org/officeDocument/2006/relationships/hyperlink" Target="http://studentnet.cs.manchester.ac.uk/pgt/2013/COMP60990/project/projectbookdetails.php?projectid=20889" TargetMode="External"/><Relationship Id="rId16" Type="http://schemas.openxmlformats.org/officeDocument/2006/relationships/hyperlink" Target="http://en.wikipedia.org/wiki/Application_programming_interface" TargetMode="External"/><Relationship Id="rId17" Type="http://schemas.openxmlformats.org/officeDocument/2006/relationships/hyperlink" Target="http://www.w3.org/2001/sw/wiki/OWL" TargetMode="External"/><Relationship Id="rId18" Type="http://schemas.openxmlformats.org/officeDocument/2006/relationships/hyperlink" Target="http://www.w3.org/TR/owl-features" TargetMode="External"/><Relationship Id="rId19" Type="http://schemas.openxmlformats.org/officeDocument/2006/relationships/hyperlink" Target="http://www.w3.org/TR/owl2-overview/"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04E212-7A87-E741-8B95-EDA1572A6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9</Pages>
  <Words>17804</Words>
  <Characters>101486</Characters>
  <Application>Microsoft Macintosh Word</Application>
  <DocSecurity>0</DocSecurity>
  <Lines>845</Lines>
  <Paragraphs>238</Paragraphs>
  <ScaleCrop>false</ScaleCrop>
  <Company/>
  <LinksUpToDate>false</LinksUpToDate>
  <CharactersWithSpaces>119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03</cp:revision>
  <cp:lastPrinted>2014-06-02T18:21:00Z</cp:lastPrinted>
  <dcterms:created xsi:type="dcterms:W3CDTF">2014-06-02T18:21:00Z</dcterms:created>
  <dcterms:modified xsi:type="dcterms:W3CDTF">2014-06-02T22:34:00Z</dcterms:modified>
</cp:coreProperties>
</file>